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5980CE" w14:textId="5AB23324" w:rsidR="00E669FC" w:rsidRPr="00E669FC" w:rsidRDefault="00E669FC" w:rsidP="00841F32">
      <w:pPr>
        <w:pStyle w:val="Legenda"/>
        <w:keepNext/>
        <w:spacing w:after="160"/>
        <w:jc w:val="both"/>
        <w:rPr>
          <w:rFonts w:ascii="Times New Roman" w:hAnsi="Times New Roman" w:cs="Times New Roman"/>
          <w:i w:val="0"/>
          <w:iCs w:val="0"/>
          <w:color w:val="auto"/>
          <w:sz w:val="28"/>
          <w:szCs w:val="28"/>
          <w:lang w:val="en-US"/>
        </w:rPr>
      </w:pPr>
      <w:r w:rsidRPr="00F80F21">
        <w:rPr>
          <w:rFonts w:ascii="Times New Roman" w:hAnsi="Times New Roman" w:cs="Times New Roman"/>
          <w:b/>
          <w:bCs/>
          <w:i w:val="0"/>
          <w:iCs w:val="0"/>
          <w:color w:val="auto"/>
          <w:sz w:val="28"/>
          <w:szCs w:val="28"/>
          <w:lang w:val="en-US"/>
        </w:rPr>
        <w:t xml:space="preserve">Table </w:t>
      </w:r>
      <w:r w:rsidR="00841F32" w:rsidRPr="00F80F21">
        <w:rPr>
          <w:rFonts w:ascii="Times New Roman" w:hAnsi="Times New Roman" w:cs="Times New Roman"/>
          <w:b/>
          <w:bCs/>
          <w:i w:val="0"/>
          <w:iCs w:val="0"/>
          <w:color w:val="auto"/>
          <w:sz w:val="28"/>
          <w:szCs w:val="28"/>
          <w:lang w:val="en-US"/>
        </w:rPr>
        <w:t>S1</w:t>
      </w:r>
      <w:r w:rsidRPr="008A4A81">
        <w:rPr>
          <w:rFonts w:ascii="Times New Roman" w:hAnsi="Times New Roman" w:cs="Times New Roman"/>
          <w:i w:val="0"/>
          <w:iCs w:val="0"/>
          <w:color w:val="auto"/>
          <w:sz w:val="28"/>
          <w:szCs w:val="28"/>
          <w:lang w:val="en-US"/>
        </w:rPr>
        <w:t>.</w:t>
      </w:r>
      <w:r w:rsidRPr="00E669FC">
        <w:rPr>
          <w:rFonts w:ascii="Times New Roman" w:hAnsi="Times New Roman" w:cs="Times New Roman"/>
          <w:i w:val="0"/>
          <w:iCs w:val="0"/>
          <w:color w:val="auto"/>
          <w:sz w:val="28"/>
          <w:szCs w:val="28"/>
          <w:lang w:val="en-US"/>
        </w:rPr>
        <w:t xml:space="preserve"> </w:t>
      </w:r>
      <w:r w:rsidR="00DE0081" w:rsidRPr="00DE0081">
        <w:rPr>
          <w:rFonts w:ascii="Times New Roman" w:hAnsi="Times New Roman" w:cs="Times New Roman"/>
          <w:i w:val="0"/>
          <w:iCs w:val="0"/>
          <w:color w:val="auto"/>
          <w:sz w:val="28"/>
          <w:szCs w:val="28"/>
          <w:lang w:val="en-US"/>
        </w:rPr>
        <w:t>Commercial microfluidic devices used to generate emulsion droplets</w:t>
      </w:r>
      <w:r w:rsidR="0055343A">
        <w:rPr>
          <w:rFonts w:ascii="Times New Roman" w:hAnsi="Times New Roman" w:cs="Times New Roman"/>
          <w:i w:val="0"/>
          <w:iCs w:val="0"/>
          <w:color w:val="auto"/>
          <w:sz w:val="28"/>
          <w:szCs w:val="28"/>
          <w:lang w:val="en-US"/>
        </w:rPr>
        <w:t>.</w:t>
      </w:r>
    </w:p>
    <w:tbl>
      <w:tblPr>
        <w:tblStyle w:val="Tabelacomgrade"/>
        <w:tblW w:w="13045" w:type="dxa"/>
        <w:jc w:val="center"/>
        <w:tblLayout w:type="fixed"/>
        <w:tblLook w:val="04A0" w:firstRow="1" w:lastRow="0" w:firstColumn="1" w:lastColumn="0" w:noHBand="0" w:noVBand="1"/>
      </w:tblPr>
      <w:tblGrid>
        <w:gridCol w:w="1350"/>
        <w:gridCol w:w="2250"/>
        <w:gridCol w:w="1710"/>
        <w:gridCol w:w="3605"/>
        <w:gridCol w:w="2780"/>
        <w:gridCol w:w="1350"/>
      </w:tblGrid>
      <w:tr w:rsidR="0018464B" w:rsidRPr="00454827" w14:paraId="41D37226" w14:textId="636D6214" w:rsidTr="0018464B">
        <w:trPr>
          <w:jc w:val="center"/>
        </w:trPr>
        <w:tc>
          <w:tcPr>
            <w:tcW w:w="1350" w:type="dxa"/>
          </w:tcPr>
          <w:p w14:paraId="6F04442E" w14:textId="2828F6F3" w:rsidR="0018464B" w:rsidRPr="00454827" w:rsidRDefault="0018464B" w:rsidP="008259A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  <w:t>Company</w:t>
            </w:r>
          </w:p>
        </w:tc>
        <w:tc>
          <w:tcPr>
            <w:tcW w:w="2250" w:type="dxa"/>
          </w:tcPr>
          <w:p w14:paraId="11B88164" w14:textId="6278F577" w:rsidR="0018464B" w:rsidRPr="00454827" w:rsidRDefault="0018464B" w:rsidP="008259A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  <w:t>Brand</w:t>
            </w:r>
          </w:p>
        </w:tc>
        <w:tc>
          <w:tcPr>
            <w:tcW w:w="1710" w:type="dxa"/>
          </w:tcPr>
          <w:p w14:paraId="6E48835C" w14:textId="3C589EB5" w:rsidR="0018464B" w:rsidRPr="00454827" w:rsidRDefault="0018464B" w:rsidP="008259A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  <w:t>Material</w:t>
            </w:r>
          </w:p>
        </w:tc>
        <w:tc>
          <w:tcPr>
            <w:tcW w:w="3605" w:type="dxa"/>
          </w:tcPr>
          <w:p w14:paraId="6EE45CCD" w14:textId="53AC8D7E" w:rsidR="0018464B" w:rsidRPr="00454827" w:rsidRDefault="0018464B" w:rsidP="008259A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  <w:t>Characteristics</w:t>
            </w:r>
          </w:p>
        </w:tc>
        <w:tc>
          <w:tcPr>
            <w:tcW w:w="2780" w:type="dxa"/>
          </w:tcPr>
          <w:p w14:paraId="1DF7DA7A" w14:textId="3B30A635" w:rsidR="0018464B" w:rsidRPr="00454827" w:rsidRDefault="0018464B" w:rsidP="008259A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  <w:t>Application</w:t>
            </w: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  <w:t>s</w:t>
            </w:r>
          </w:p>
        </w:tc>
        <w:tc>
          <w:tcPr>
            <w:tcW w:w="1350" w:type="dxa"/>
          </w:tcPr>
          <w:p w14:paraId="76589425" w14:textId="0E6F3BC5" w:rsidR="0018464B" w:rsidRPr="00454827" w:rsidRDefault="0018464B" w:rsidP="008259A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color w:val="222222"/>
                <w:sz w:val="24"/>
                <w:szCs w:val="24"/>
                <w:shd w:val="clear" w:color="auto" w:fill="FFFFFF"/>
                <w:lang w:val="en-US"/>
              </w:rPr>
              <w:t>References</w:t>
            </w:r>
          </w:p>
        </w:tc>
      </w:tr>
      <w:tr w:rsidR="0018464B" w:rsidRPr="00454827" w14:paraId="44349712" w14:textId="3F384B73" w:rsidTr="0018464B">
        <w:trPr>
          <w:jc w:val="center"/>
        </w:trPr>
        <w:tc>
          <w:tcPr>
            <w:tcW w:w="1350" w:type="dxa"/>
            <w:vMerge w:val="restart"/>
          </w:tcPr>
          <w:p w14:paraId="73751670" w14:textId="4415FE12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Dolomite</w:t>
            </w:r>
          </w:p>
        </w:tc>
        <w:tc>
          <w:tcPr>
            <w:tcW w:w="2250" w:type="dxa"/>
          </w:tcPr>
          <w:p w14:paraId="67E148C7" w14:textId="7777777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Telos ® 2 regent</w:t>
            </w:r>
          </w:p>
          <w:p w14:paraId="6DEAB67A" w14:textId="64743424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Telos ® 1 reagent 3D flow focusing SC</w:t>
            </w:r>
          </w:p>
        </w:tc>
        <w:tc>
          <w:tcPr>
            <w:tcW w:w="1710" w:type="dxa"/>
            <w:vMerge w:val="restart"/>
          </w:tcPr>
          <w:p w14:paraId="606766D2" w14:textId="6EEABAFF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Glass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microfluidic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device</w:t>
            </w:r>
          </w:p>
        </w:tc>
        <w:tc>
          <w:tcPr>
            <w:tcW w:w="3605" w:type="dxa"/>
          </w:tcPr>
          <w:p w14:paraId="512C92D5" w14:textId="6F4C2C8A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The device consists of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7 parallel junctions that can be combined with others 10. </w:t>
            </w:r>
          </w:p>
          <w:p w14:paraId="606CF514" w14:textId="385B5A62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FC5E70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Hydrophilic, hydrophobic, and </w:t>
            </w:r>
            <w:proofErr w:type="spellStart"/>
            <w:r w:rsidRPr="00FC5E70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fluorophilic</w:t>
            </w:r>
            <w:proofErr w:type="spellEnd"/>
            <w:r w:rsidRPr="00FC5E70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coating options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79E073E8" w14:textId="2566EBD4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Available at 100 or 50 µm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2780" w:type="dxa"/>
          </w:tcPr>
          <w:p w14:paraId="3C5C8D31" w14:textId="68AB075C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</w:t>
            </w:r>
            <w:r w:rsidRPr="00411D3F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signed for emulsion generation, foam generation, micro-particle synthesis and high throughput experimentation (for example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,</w:t>
            </w:r>
            <w:r w:rsidRPr="00411D3F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analysis of cells).</w:t>
            </w:r>
          </w:p>
        </w:tc>
        <w:tc>
          <w:tcPr>
            <w:tcW w:w="1350" w:type="dxa"/>
            <w:vMerge w:val="restart"/>
          </w:tcPr>
          <w:p w14:paraId="6DB345EE" w14:textId="45C48903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instrText>ADDIN CSL_CITATION {"citationItems":[{"id":"ITEM-1","itemData":{"author":[{"dropping-particle":"","family":"Dolomite Microfluidics","given":"2022","non-dropping-particle":"","parse-names":false,"suffix":""}],"container-title":"Dolomite Microfluidics, URL: https://www.dolomite-microfluidics.com/","id":"ITEM-1","issued":{"date-parts":[["2022"]]},"title":"Dolomite Microfluidics, URL: https://www.dolomite-microfluidics.com/, 29 January 2022","type":"webpage"},"uris":["http://www.mendeley.com/documents/?uuid=34476dbb-4176-46b4-b72f-8537b672e7da"]}],"mendeley":{"formattedCitation":"(Dolomite Microfluidics, 2022)","plainTextFormattedCitation":"(Dolomite Microfluidics, 2022)","previouslyFormattedCitation":"(Dolomite Microfluidics, 2022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fldChar w:fldCharType="separate"/>
            </w:r>
            <w:r w:rsidRPr="0093599E"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t>(Dolomite Microfluidics, 2022)</w:t>
            </w: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fldChar w:fldCharType="end"/>
            </w:r>
          </w:p>
        </w:tc>
      </w:tr>
      <w:tr w:rsidR="0018464B" w:rsidRPr="005F69C7" w14:paraId="296476C0" w14:textId="118E9C6C" w:rsidTr="0018464B">
        <w:trPr>
          <w:jc w:val="center"/>
        </w:trPr>
        <w:tc>
          <w:tcPr>
            <w:tcW w:w="1350" w:type="dxa"/>
            <w:vMerge/>
          </w:tcPr>
          <w:p w14:paraId="2DAC7F94" w14:textId="7CB27141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4DA70CDC" w14:textId="444FD8E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Telos ® micromixer Chip</w:t>
            </w:r>
          </w:p>
        </w:tc>
        <w:tc>
          <w:tcPr>
            <w:tcW w:w="1710" w:type="dxa"/>
            <w:vMerge/>
          </w:tcPr>
          <w:p w14:paraId="1CA52153" w14:textId="696F7044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47DB446F" w14:textId="72A946D1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-The device consists of </w:t>
            </w:r>
            <w:r w:rsidRPr="00191632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7 independent micromixer channels on the chip (with 5 mixing stages each).</w:t>
            </w:r>
          </w:p>
          <w:p w14:paraId="4AEAA7A0" w14:textId="3005B87A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H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ydrophilic and hydrophobic coating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options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05FC38FC" w14:textId="7871E0B4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Available at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3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0 or 50 µm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2780" w:type="dxa"/>
          </w:tcPr>
          <w:p w14:paraId="1DD01C6F" w14:textId="77777777" w:rsidR="0018464B" w:rsidRDefault="0018464B" w:rsidP="0043561E">
            <w:pPr>
              <w:rPr>
                <w:rFonts w:ascii="Times New Roman" w:hAnsi="Times New Roman" w:cs="Times New Roman"/>
                <w:color w:val="161617"/>
                <w:spacing w:val="6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161617"/>
                <w:spacing w:val="6"/>
                <w:sz w:val="24"/>
                <w:szCs w:val="24"/>
                <w:shd w:val="clear" w:color="auto" w:fill="FFFFFF"/>
                <w:lang w:val="en-US"/>
              </w:rPr>
              <w:t>D</w:t>
            </w:r>
            <w:r w:rsidRPr="00191632">
              <w:rPr>
                <w:rFonts w:ascii="Times New Roman" w:hAnsi="Times New Roman" w:cs="Times New Roman"/>
                <w:color w:val="161617"/>
                <w:spacing w:val="6"/>
                <w:sz w:val="24"/>
                <w:szCs w:val="24"/>
                <w:shd w:val="clear" w:color="auto" w:fill="FFFFFF"/>
                <w:lang w:val="en-US"/>
              </w:rPr>
              <w:t>esigned to create nano and micro particles and emulsions.</w:t>
            </w:r>
          </w:p>
          <w:p w14:paraId="4DF1586F" w14:textId="2AEB3EAC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1350" w:type="dxa"/>
            <w:vMerge/>
          </w:tcPr>
          <w:p w14:paraId="27139083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4F84305D" w14:textId="349BAAB0" w:rsidTr="0018464B">
        <w:trPr>
          <w:jc w:val="center"/>
        </w:trPr>
        <w:tc>
          <w:tcPr>
            <w:tcW w:w="1350" w:type="dxa"/>
            <w:vMerge/>
          </w:tcPr>
          <w:p w14:paraId="320BDDF9" w14:textId="64AFCAF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0C4F71CD" w14:textId="2A73ECEE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µ</w:t>
            </w: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ncapsulator</w:t>
            </w:r>
            <w:proofErr w:type="spellEnd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2 Reagent Droplet Chip</w:t>
            </w:r>
          </w:p>
        </w:tc>
        <w:tc>
          <w:tcPr>
            <w:tcW w:w="1710" w:type="dxa"/>
            <w:vMerge/>
          </w:tcPr>
          <w:p w14:paraId="5ECD7EDE" w14:textId="7332E0FA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210537E4" w14:textId="43C65E8A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191632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Chip size 11.25mm x 15mm x 2mm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5A63E421" w14:textId="603DD9AD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Hydrophilic and </w:t>
            </w: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fluorophilic</w:t>
            </w:r>
            <w:proofErr w:type="spellEnd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coating surface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options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. </w:t>
            </w:r>
          </w:p>
          <w:p w14:paraId="0C88E9BC" w14:textId="02227BB5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Junction of 100 µm scale.</w:t>
            </w:r>
          </w:p>
        </w:tc>
        <w:tc>
          <w:tcPr>
            <w:tcW w:w="2780" w:type="dxa"/>
          </w:tcPr>
          <w:p w14:paraId="5E8776D7" w14:textId="3B5404D9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esigned for r</w:t>
            </w:r>
            <w:r w:rsidRPr="00191632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apid generation of double emulsion droplets (an aqueous core, surrounded by an oil shell)</w:t>
            </w:r>
          </w:p>
        </w:tc>
        <w:tc>
          <w:tcPr>
            <w:tcW w:w="1350" w:type="dxa"/>
            <w:vMerge/>
          </w:tcPr>
          <w:p w14:paraId="52EFE526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20818AAE" w14:textId="5836BA05" w:rsidTr="0018464B">
        <w:trPr>
          <w:jc w:val="center"/>
        </w:trPr>
        <w:tc>
          <w:tcPr>
            <w:tcW w:w="1350" w:type="dxa"/>
            <w:vMerge/>
          </w:tcPr>
          <w:p w14:paraId="6469193C" w14:textId="470A456A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2F91A423" w14:textId="7777777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µ</w:t>
            </w: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ncapsulator</w:t>
            </w:r>
            <w:proofErr w:type="spellEnd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Sample Reservoir Chip</w:t>
            </w:r>
          </w:p>
          <w:p w14:paraId="2EF9EDD6" w14:textId="7777777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1710" w:type="dxa"/>
            <w:vMerge/>
          </w:tcPr>
          <w:p w14:paraId="4525F8D1" w14:textId="01EDD5D4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13993B5E" w14:textId="2F368B50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Smooth channel with 100 µL storage volume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2D689C3B" w14:textId="77777777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E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asy to clean and clear device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</w:t>
            </w:r>
          </w:p>
          <w:p w14:paraId="5CC74E1A" w14:textId="197E9A5C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H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ydrophilic coating surface. </w:t>
            </w:r>
          </w:p>
        </w:tc>
        <w:tc>
          <w:tcPr>
            <w:tcW w:w="2780" w:type="dxa"/>
          </w:tcPr>
          <w:p w14:paraId="7310C03C" w14:textId="2D8289D1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esigned for s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ingle emulsion droplet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generation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1350" w:type="dxa"/>
            <w:vMerge/>
          </w:tcPr>
          <w:p w14:paraId="468B3C24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42AC8A52" w14:textId="668F0140" w:rsidTr="0018464B">
        <w:trPr>
          <w:jc w:val="center"/>
        </w:trPr>
        <w:tc>
          <w:tcPr>
            <w:tcW w:w="1350" w:type="dxa"/>
            <w:vMerge/>
          </w:tcPr>
          <w:p w14:paraId="55C482A9" w14:textId="7015CB9F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6229D29B" w14:textId="77777777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Large Droplet Junction Chip</w:t>
            </w:r>
          </w:p>
          <w:p w14:paraId="6ED56EE0" w14:textId="7777777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1710" w:type="dxa"/>
            <w:vMerge w:val="restart"/>
          </w:tcPr>
          <w:p w14:paraId="0D0B6D48" w14:textId="65428788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Glass and quartz device</w:t>
            </w:r>
          </w:p>
        </w:tc>
        <w:tc>
          <w:tcPr>
            <w:tcW w:w="3605" w:type="dxa"/>
          </w:tcPr>
          <w:p w14:paraId="0813C3FC" w14:textId="0309E821" w:rsidR="0018464B" w:rsidRPr="00EE5724" w:rsidRDefault="0018464B" w:rsidP="00EE5724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C</w:t>
            </w:r>
            <w:r w:rsidRPr="00EE572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hip offers both a T- and X-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j</w:t>
            </w:r>
            <w:r w:rsidRPr="00EE572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unction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3B4849DF" w14:textId="77777777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Simple and easy to use. </w:t>
            </w:r>
          </w:p>
          <w:p w14:paraId="2E609C56" w14:textId="360BBCA0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High droplet production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(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12,000 per second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)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0A6C17D6" w14:textId="4B5A506E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Hydrophilic, hydrophilic and, </w:t>
            </w: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fluorophilic</w:t>
            </w:r>
            <w:proofErr w:type="spellEnd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coating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options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2780" w:type="dxa"/>
          </w:tcPr>
          <w:p w14:paraId="289CBAAB" w14:textId="48C06E48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esigned for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roplet emulsion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generation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1350" w:type="dxa"/>
            <w:vMerge/>
          </w:tcPr>
          <w:p w14:paraId="172FDBBB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605F42B1" w14:textId="220D427E" w:rsidTr="0018464B">
        <w:trPr>
          <w:jc w:val="center"/>
        </w:trPr>
        <w:tc>
          <w:tcPr>
            <w:tcW w:w="1350" w:type="dxa"/>
            <w:vMerge/>
          </w:tcPr>
          <w:p w14:paraId="79A44FFA" w14:textId="0F3183FB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3BBCD530" w14:textId="77777777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Small Droplet Junction Chip</w:t>
            </w:r>
          </w:p>
          <w:p w14:paraId="2F9D198A" w14:textId="7777777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1710" w:type="dxa"/>
            <w:vMerge/>
          </w:tcPr>
          <w:p w14:paraId="38E99661" w14:textId="3B3612EF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1462B740" w14:textId="3B137259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Chip offers a flow focusing junction geometry with 14 x 17 µm cross-section at the junction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08708F9A" w14:textId="010F1F1C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lastRenderedPageBreak/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High droplet production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(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12,000 per second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).</w:t>
            </w:r>
          </w:p>
          <w:p w14:paraId="743AD982" w14:textId="05A9C15E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Hydrophilic, hydrophilic and, </w:t>
            </w: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fluorophilic</w:t>
            </w:r>
            <w:proofErr w:type="spellEnd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coating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options.</w:t>
            </w:r>
          </w:p>
        </w:tc>
        <w:tc>
          <w:tcPr>
            <w:tcW w:w="2780" w:type="dxa"/>
          </w:tcPr>
          <w:p w14:paraId="07C1C4BF" w14:textId="34B64718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lastRenderedPageBreak/>
              <w:t>D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signed for generating small droplets in the size range of 5-30 µm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, 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lastRenderedPageBreak/>
              <w:t>improv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ing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control over the targeting and release of active compounds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1350" w:type="dxa"/>
            <w:vMerge/>
          </w:tcPr>
          <w:p w14:paraId="71BCA008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7ED0DE6D" w14:textId="6C543EF3" w:rsidTr="0018464B">
        <w:trPr>
          <w:jc w:val="center"/>
        </w:trPr>
        <w:tc>
          <w:tcPr>
            <w:tcW w:w="1350" w:type="dxa"/>
            <w:vMerge/>
          </w:tcPr>
          <w:p w14:paraId="3F5D4894" w14:textId="79A0F95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2B79F1CA" w14:textId="77777777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T-Junction Chip</w:t>
            </w:r>
          </w:p>
          <w:p w14:paraId="78B61C6B" w14:textId="7777777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1710" w:type="dxa"/>
            <w:vMerge/>
          </w:tcPr>
          <w:p w14:paraId="7D6D4016" w14:textId="2481367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389DC477" w14:textId="77777777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xtremely smooth channel surface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2B776A16" w14:textId="590F73B5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FE663B">
              <w:rPr>
                <w:lang w:val="en-US"/>
              </w:rPr>
              <w:t xml:space="preserve"> 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xcellent chemical compatibility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634078B6" w14:textId="4B8C2521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Hydrophilic, hydrophilic and, </w:t>
            </w: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fluorophilic</w:t>
            </w:r>
            <w:proofErr w:type="spellEnd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coating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options.</w:t>
            </w:r>
          </w:p>
        </w:tc>
        <w:tc>
          <w:tcPr>
            <w:tcW w:w="2780" w:type="dxa"/>
          </w:tcPr>
          <w:p w14:paraId="7EA921A2" w14:textId="7B50122D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signed for a range of applications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,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including mixing fluids, </w:t>
            </w:r>
            <w:proofErr w:type="spellStart"/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microreactions</w:t>
            </w:r>
            <w:proofErr w:type="spellEnd"/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and droplet formation.</w:t>
            </w:r>
          </w:p>
        </w:tc>
        <w:tc>
          <w:tcPr>
            <w:tcW w:w="1350" w:type="dxa"/>
            <w:vMerge/>
          </w:tcPr>
          <w:p w14:paraId="76FFEDC7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12B1FF8F" w14:textId="5351F516" w:rsidTr="0018464B">
        <w:trPr>
          <w:jc w:val="center"/>
        </w:trPr>
        <w:tc>
          <w:tcPr>
            <w:tcW w:w="1350" w:type="dxa"/>
            <w:vMerge/>
          </w:tcPr>
          <w:p w14:paraId="2EA640BA" w14:textId="2F8A718C" w:rsidR="0018464B" w:rsidRPr="0093599E" w:rsidRDefault="0018464B" w:rsidP="0093599E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250" w:type="dxa"/>
          </w:tcPr>
          <w:p w14:paraId="5EEF188C" w14:textId="77777777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6-Junction Droplet Chip</w:t>
            </w:r>
          </w:p>
          <w:p w14:paraId="3B0DF630" w14:textId="77777777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1710" w:type="dxa"/>
          </w:tcPr>
          <w:p w14:paraId="21AA6861" w14:textId="5C415CF9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Glass device</w:t>
            </w:r>
          </w:p>
        </w:tc>
        <w:tc>
          <w:tcPr>
            <w:tcW w:w="3605" w:type="dxa"/>
          </w:tcPr>
          <w:p w14:paraId="11C3BE1D" w14:textId="501F882C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The device consists of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6 separate flow-focusing junctions. </w:t>
            </w:r>
          </w:p>
          <w:p w14:paraId="64B7E489" w14:textId="22B51531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B4505D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xcellent chemical compatibility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21731C05" w14:textId="6AB0D16B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Hydrophilic, hydrophilic and, </w:t>
            </w: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fluorophilic</w:t>
            </w:r>
            <w:proofErr w:type="spellEnd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coating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options.</w:t>
            </w:r>
          </w:p>
        </w:tc>
        <w:tc>
          <w:tcPr>
            <w:tcW w:w="2780" w:type="dxa"/>
          </w:tcPr>
          <w:p w14:paraId="6C352252" w14:textId="69E3ABD0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</w:t>
            </w:r>
            <w:r w:rsidRPr="00D63B14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esigned for the parallel generation of 20 µm - 60 µm oil-in-water droplets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1350" w:type="dxa"/>
            <w:vMerge/>
          </w:tcPr>
          <w:p w14:paraId="0A342855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454827" w14:paraId="5ADDFDCF" w14:textId="0DFC0878" w:rsidTr="0018464B">
        <w:trPr>
          <w:jc w:val="center"/>
        </w:trPr>
        <w:tc>
          <w:tcPr>
            <w:tcW w:w="1350" w:type="dxa"/>
            <w:vMerge w:val="restart"/>
          </w:tcPr>
          <w:p w14:paraId="20E9C176" w14:textId="7388632C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Microfluidic</w:t>
            </w:r>
            <w:proofErr w:type="spellEnd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</w:rPr>
              <w:t>ChipShop</w:t>
            </w:r>
            <w:proofErr w:type="spellEnd"/>
          </w:p>
        </w:tc>
        <w:tc>
          <w:tcPr>
            <w:tcW w:w="2250" w:type="dxa"/>
          </w:tcPr>
          <w:p w14:paraId="42AFA149" w14:textId="2A64B0EF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color w:val="161617"/>
                <w:spacing w:val="6"/>
                <w:sz w:val="24"/>
                <w:szCs w:val="24"/>
                <w:lang w:val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Fluidic 162</w:t>
            </w:r>
          </w:p>
        </w:tc>
        <w:tc>
          <w:tcPr>
            <w:tcW w:w="1710" w:type="dxa"/>
            <w:vMerge w:val="restart"/>
          </w:tcPr>
          <w:p w14:paraId="66CB4A0E" w14:textId="4ACE9AA4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Topas® COC (Cyclic olefin copolymer) or Polycarbonate PC</w:t>
            </w:r>
          </w:p>
        </w:tc>
        <w:tc>
          <w:tcPr>
            <w:tcW w:w="3605" w:type="dxa"/>
          </w:tcPr>
          <w:p w14:paraId="72F5A930" w14:textId="77777777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One channel device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1FE4E171" w14:textId="2CCB68F3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L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id thickness 140 or 170 µm without surface treatment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2780" w:type="dxa"/>
            <w:vMerge w:val="restart"/>
          </w:tcPr>
          <w:p w14:paraId="2AA9642C" w14:textId="595540B5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Designed for </w:t>
            </w:r>
            <w:r w:rsidRPr="0035246D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roplet generation on chip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1350" w:type="dxa"/>
            <w:vMerge w:val="restart"/>
          </w:tcPr>
          <w:p w14:paraId="18DD90EE" w14:textId="0377FE35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instrText>ADDIN CSL_CITATION {"citationItems":[{"id":"ITEM-1","itemData":{"author":[{"dropping-particle":"","family":"microfluidic ChipShop","given":"2022","non-dropping-particle":"","parse-names":false,"suffix":""}],"container-title":"microfluidic ChipShop, URL: https://www.microfluidic-chipshop.com/","id":"ITEM-1","issued":{"date-parts":[["2022"]]},"title":"microfluidic ChipShop, URL: https://www.microfluidic-chipshop.com/, 29 January 2022","type":"webpage"},"uris":["http://www.mendeley.com/documents/?uuid=84ca9f9b-69a9-4c1b-b9e3-c92c0016e61e"]}],"mendeley":{"formattedCitation":"(microfluidic ChipShop, 2022)","plainTextFormattedCitation":"(microfluidic ChipShop, 2022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fldChar w:fldCharType="separate"/>
            </w:r>
            <w:r w:rsidRPr="0093599E"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t>(microfluidic ChipShop, 2022)</w:t>
            </w:r>
            <w: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  <w:fldChar w:fldCharType="end"/>
            </w:r>
          </w:p>
        </w:tc>
      </w:tr>
      <w:tr w:rsidR="0018464B" w:rsidRPr="005F69C7" w14:paraId="4C027750" w14:textId="070DA9D2" w:rsidTr="0018464B">
        <w:trPr>
          <w:jc w:val="center"/>
        </w:trPr>
        <w:tc>
          <w:tcPr>
            <w:tcW w:w="1350" w:type="dxa"/>
            <w:vMerge/>
          </w:tcPr>
          <w:p w14:paraId="765B99BF" w14:textId="2983150C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33262348" w14:textId="4A3A78E6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b w:val="0"/>
                <w:bCs w:val="0"/>
                <w:color w:val="161617"/>
                <w:spacing w:val="6"/>
                <w:sz w:val="24"/>
                <w:szCs w:val="24"/>
                <w:lang w:val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Fluidic 537</w:t>
            </w:r>
          </w:p>
        </w:tc>
        <w:tc>
          <w:tcPr>
            <w:tcW w:w="1710" w:type="dxa"/>
            <w:vMerge/>
          </w:tcPr>
          <w:p w14:paraId="59245466" w14:textId="4AC8D424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61C6C5B0" w14:textId="7A6E4EC3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The flow-focusing device consists of 4</w:t>
            </w:r>
            <w:r w:rsidRPr="00617396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identical droplet generation units 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with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a 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38 µm nozzle size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2780" w:type="dxa"/>
            <w:vMerge/>
          </w:tcPr>
          <w:p w14:paraId="219ADBB6" w14:textId="1E99E7F3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1350" w:type="dxa"/>
            <w:vMerge/>
          </w:tcPr>
          <w:p w14:paraId="323888F9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33734248" w14:textId="3DEB8E53" w:rsidTr="0018464B">
        <w:trPr>
          <w:jc w:val="center"/>
        </w:trPr>
        <w:tc>
          <w:tcPr>
            <w:tcW w:w="1350" w:type="dxa"/>
            <w:vMerge/>
          </w:tcPr>
          <w:p w14:paraId="75D3982E" w14:textId="24CB2A0E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51822155" w14:textId="0072F58C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color w:val="161617"/>
                <w:spacing w:val="6"/>
                <w:sz w:val="24"/>
                <w:szCs w:val="24"/>
                <w:lang w:val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Fluidic 912</w:t>
            </w:r>
          </w:p>
        </w:tc>
        <w:tc>
          <w:tcPr>
            <w:tcW w:w="1710" w:type="dxa"/>
            <w:vMerge/>
          </w:tcPr>
          <w:p w14:paraId="0845A734" w14:textId="157F508F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732C29E3" w14:textId="2D7C6DDB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The flow-focusing device consists of 8</w:t>
            </w:r>
            <w:r w:rsidRPr="00617396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identical droplet generation units with a channel dimension of 80 </w:t>
            </w:r>
            <w:proofErr w:type="spellStart"/>
            <w:r w:rsidRPr="00617396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μm</w:t>
            </w:r>
            <w:proofErr w:type="spellEnd"/>
            <w:r w:rsidRPr="00617396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at the droplet formation region.</w:t>
            </w:r>
          </w:p>
        </w:tc>
        <w:tc>
          <w:tcPr>
            <w:tcW w:w="2780" w:type="dxa"/>
            <w:vMerge/>
          </w:tcPr>
          <w:p w14:paraId="004FEBEB" w14:textId="5E48816C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1350" w:type="dxa"/>
            <w:vMerge/>
          </w:tcPr>
          <w:p w14:paraId="10BFE624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107CE6B2" w14:textId="2CEC9A58" w:rsidTr="0018464B">
        <w:trPr>
          <w:jc w:val="center"/>
        </w:trPr>
        <w:tc>
          <w:tcPr>
            <w:tcW w:w="1350" w:type="dxa"/>
            <w:vMerge/>
          </w:tcPr>
          <w:p w14:paraId="112E05A2" w14:textId="21191382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2D9ACCE7" w14:textId="7F536AD8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color w:val="161617"/>
                <w:spacing w:val="6"/>
                <w:sz w:val="24"/>
                <w:szCs w:val="24"/>
                <w:lang w:val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Fluidic 536</w:t>
            </w:r>
          </w:p>
        </w:tc>
        <w:tc>
          <w:tcPr>
            <w:tcW w:w="1710" w:type="dxa"/>
            <w:vMerge/>
          </w:tcPr>
          <w:p w14:paraId="26B38479" w14:textId="50422B81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4FEDE588" w14:textId="2DE338AD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The device consists of d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ouble-cross geometry with 37 µm nozzle size and 3 droplet generator units.</w:t>
            </w:r>
          </w:p>
        </w:tc>
        <w:tc>
          <w:tcPr>
            <w:tcW w:w="2780" w:type="dxa"/>
          </w:tcPr>
          <w:p w14:paraId="748B687F" w14:textId="3CDC876B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Designed for 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W/W/O double emulsion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generation, allowing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cell and particle encapsulation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1350" w:type="dxa"/>
            <w:vMerge/>
          </w:tcPr>
          <w:p w14:paraId="0BE9DC57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5800A10F" w14:textId="25B6BC31" w:rsidTr="0018464B">
        <w:trPr>
          <w:jc w:val="center"/>
        </w:trPr>
        <w:tc>
          <w:tcPr>
            <w:tcW w:w="1350" w:type="dxa"/>
            <w:vMerge/>
          </w:tcPr>
          <w:p w14:paraId="22B43D7C" w14:textId="5A0E3373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77A78E38" w14:textId="1C9256FF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color w:val="161617"/>
                <w:spacing w:val="6"/>
                <w:sz w:val="24"/>
                <w:szCs w:val="24"/>
                <w:lang w:val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Fluidic 488</w:t>
            </w:r>
          </w:p>
        </w:tc>
        <w:tc>
          <w:tcPr>
            <w:tcW w:w="1710" w:type="dxa"/>
            <w:vMerge/>
          </w:tcPr>
          <w:p w14:paraId="7207E1D1" w14:textId="158BDE7D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30F72A24" w14:textId="77777777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The device consists of a c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ombination of multiple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T-junctions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  <w:p w14:paraId="681A1422" w14:textId="4BFD7A4B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Storage module for captur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ing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droplet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s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. </w:t>
            </w:r>
          </w:p>
          <w:p w14:paraId="336F0949" w14:textId="0674A870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ouble cross nozzle type (74 µm</w:t>
            </w:r>
            <w:r w:rsidRPr="0061739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</w:tc>
        <w:tc>
          <w:tcPr>
            <w:tcW w:w="2780" w:type="dxa"/>
          </w:tcPr>
          <w:p w14:paraId="45C400D3" w14:textId="564969AF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esigned for generating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single or multiple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emulsion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s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and storage.</w:t>
            </w:r>
          </w:p>
        </w:tc>
        <w:tc>
          <w:tcPr>
            <w:tcW w:w="1350" w:type="dxa"/>
            <w:vMerge/>
          </w:tcPr>
          <w:p w14:paraId="6E5E5B52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2755671B" w14:textId="34E2497B" w:rsidTr="0018464B">
        <w:trPr>
          <w:jc w:val="center"/>
        </w:trPr>
        <w:tc>
          <w:tcPr>
            <w:tcW w:w="1350" w:type="dxa"/>
            <w:vMerge/>
          </w:tcPr>
          <w:p w14:paraId="70B80F10" w14:textId="6DD898B8" w:rsidR="0018464B" w:rsidRPr="002A031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6026C9E1" w14:textId="7613C711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color w:val="161617"/>
                <w:spacing w:val="6"/>
                <w:sz w:val="24"/>
                <w:szCs w:val="24"/>
                <w:lang w:val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Fluidic 285</w:t>
            </w:r>
          </w:p>
        </w:tc>
        <w:tc>
          <w:tcPr>
            <w:tcW w:w="1710" w:type="dxa"/>
            <w:vMerge/>
          </w:tcPr>
          <w:p w14:paraId="4B1B9A53" w14:textId="31E32718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3605" w:type="dxa"/>
          </w:tcPr>
          <w:p w14:paraId="08E47ED9" w14:textId="77777777" w:rsidR="0018464B" w:rsidRDefault="0018464B" w:rsidP="0043561E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The multi-channel device presents v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arious channels with different nozzle (50; 70; 80; 100 µm</w:t>
            </w:r>
            <w:r w:rsidRPr="0045482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</w:p>
          <w:p w14:paraId="7CFC36F8" w14:textId="6EA47D9F" w:rsidR="0018464B" w:rsidRPr="003F2626" w:rsidRDefault="0018464B" w:rsidP="0043561E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  <w:r w:rsidRPr="003F262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e main channel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3F262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s well as the entrance channel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Pr="003F262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ry in diameter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3F262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nabling a large set of experiments.</w:t>
            </w:r>
          </w:p>
        </w:tc>
        <w:tc>
          <w:tcPr>
            <w:tcW w:w="2780" w:type="dxa"/>
          </w:tcPr>
          <w:p w14:paraId="2B39E924" w14:textId="57AF297C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Designed for generating droplets with </w:t>
            </w:r>
          </w:p>
          <w:p w14:paraId="72D5B99B" w14:textId="25D7BFBB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ifferent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volumes.</w:t>
            </w:r>
          </w:p>
        </w:tc>
        <w:tc>
          <w:tcPr>
            <w:tcW w:w="1350" w:type="dxa"/>
            <w:vMerge/>
          </w:tcPr>
          <w:p w14:paraId="6829D4B7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  <w:tr w:rsidR="0018464B" w:rsidRPr="005F69C7" w14:paraId="07FC5A5E" w14:textId="27D252F0" w:rsidTr="0018464B">
        <w:trPr>
          <w:jc w:val="center"/>
        </w:trPr>
        <w:tc>
          <w:tcPr>
            <w:tcW w:w="1350" w:type="dxa"/>
            <w:vMerge/>
          </w:tcPr>
          <w:p w14:paraId="57FD8DA2" w14:textId="2967B1CC" w:rsidR="0018464B" w:rsidRPr="00FE663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  <w:tc>
          <w:tcPr>
            <w:tcW w:w="2250" w:type="dxa"/>
          </w:tcPr>
          <w:p w14:paraId="352F51C0" w14:textId="623FBF79" w:rsidR="0018464B" w:rsidRPr="00454827" w:rsidRDefault="0018464B" w:rsidP="0043561E">
            <w:pPr>
              <w:pStyle w:val="Ttulo1"/>
              <w:shd w:val="clear" w:color="auto" w:fill="FFFFFF"/>
              <w:spacing w:before="0" w:beforeAutospacing="0"/>
              <w:rPr>
                <w:color w:val="161617"/>
                <w:spacing w:val="6"/>
                <w:sz w:val="24"/>
                <w:szCs w:val="24"/>
                <w:lang w:val="en-US"/>
              </w:rPr>
            </w:pPr>
            <w:r w:rsidRPr="00454827">
              <w:rPr>
                <w:rFonts w:eastAsiaTheme="minorHAnsi"/>
                <w:b w:val="0"/>
                <w:bCs w:val="0"/>
                <w:color w:val="222222"/>
                <w:kern w:val="0"/>
                <w:sz w:val="24"/>
                <w:szCs w:val="24"/>
                <w:shd w:val="clear" w:color="auto" w:fill="FFFFFF"/>
                <w:lang w:val="en-US" w:eastAsia="en-US"/>
              </w:rPr>
              <w:t>Fluidic 1196</w:t>
            </w:r>
          </w:p>
        </w:tc>
        <w:tc>
          <w:tcPr>
            <w:tcW w:w="1710" w:type="dxa"/>
          </w:tcPr>
          <w:p w14:paraId="735FFAAE" w14:textId="23C11D46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Glass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microfluidic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device</w:t>
            </w:r>
          </w:p>
        </w:tc>
        <w:tc>
          <w:tcPr>
            <w:tcW w:w="3605" w:type="dxa"/>
          </w:tcPr>
          <w:p w14:paraId="1467AD32" w14:textId="77777777" w:rsidR="0018464B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Several parallel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microchannels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 in one unit. </w:t>
            </w:r>
          </w:p>
          <w:p w14:paraId="4420CD70" w14:textId="0B34FF2B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Lid thickness of 250 µm 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-C</w:t>
            </w:r>
            <w:r w:rsidRPr="0045482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hannel dimensions 20 µm</w:t>
            </w:r>
          </w:p>
        </w:tc>
        <w:tc>
          <w:tcPr>
            <w:tcW w:w="2780" w:type="dxa"/>
          </w:tcPr>
          <w:p w14:paraId="39760EA4" w14:textId="18760EC9" w:rsidR="0018464B" w:rsidRPr="00454827" w:rsidRDefault="0018464B" w:rsidP="0043561E">
            <w:pP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 xml:space="preserve">Designed for </w:t>
            </w:r>
            <w:r w:rsidRPr="0035246D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droplet generation on chip</w:t>
            </w:r>
            <w:r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val="en-US"/>
              </w:rPr>
              <w:t>.</w:t>
            </w:r>
          </w:p>
        </w:tc>
        <w:tc>
          <w:tcPr>
            <w:tcW w:w="1350" w:type="dxa"/>
            <w:vMerge/>
          </w:tcPr>
          <w:p w14:paraId="4AC48E97" w14:textId="77777777" w:rsidR="0018464B" w:rsidRPr="00454827" w:rsidRDefault="0018464B" w:rsidP="0043561E">
            <w:pPr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val="en-US"/>
              </w:rPr>
            </w:pPr>
          </w:p>
        </w:tc>
      </w:tr>
    </w:tbl>
    <w:p w14:paraId="78A9E5A2" w14:textId="3EB3BB18" w:rsidR="00FE0B61" w:rsidRDefault="00FE0B61" w:rsidP="0043561E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25DA619" w14:textId="77777777" w:rsidR="002A0317" w:rsidRDefault="002A0317" w:rsidP="0043561E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2B11CD2" w14:textId="77777777" w:rsidR="002A0317" w:rsidRDefault="002A0317" w:rsidP="0043561E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7639E23" w14:textId="77777777" w:rsidR="002A0317" w:rsidRPr="005F69C7" w:rsidRDefault="002A0317" w:rsidP="002A0317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5F69C7">
        <w:rPr>
          <w:rFonts w:ascii="Times New Roman" w:hAnsi="Times New Roman" w:cs="Times New Roman"/>
          <w:b/>
          <w:bCs/>
          <w:sz w:val="28"/>
          <w:szCs w:val="28"/>
          <w:lang w:val="en-US"/>
        </w:rPr>
        <w:t>Table S2</w:t>
      </w:r>
      <w:r w:rsidRPr="005F69C7">
        <w:rPr>
          <w:rFonts w:ascii="Times New Roman" w:hAnsi="Times New Roman" w:cs="Times New Roman"/>
          <w:sz w:val="28"/>
          <w:szCs w:val="28"/>
          <w:lang w:val="en-US"/>
        </w:rPr>
        <w:t>. Technological approaches and properties of the delivery systems based on food-grade emulsions assembled by microfluidic techniques.</w:t>
      </w:r>
    </w:p>
    <w:tbl>
      <w:tblPr>
        <w:tblStyle w:val="Tabelacomgrade"/>
        <w:tblW w:w="15480" w:type="dxa"/>
        <w:tblInd w:w="-545" w:type="dxa"/>
        <w:tblLayout w:type="fixed"/>
        <w:tblLook w:val="04A0" w:firstRow="1" w:lastRow="0" w:firstColumn="1" w:lastColumn="0" w:noHBand="0" w:noVBand="1"/>
      </w:tblPr>
      <w:tblGrid>
        <w:gridCol w:w="1620"/>
        <w:gridCol w:w="2070"/>
        <w:gridCol w:w="1800"/>
        <w:gridCol w:w="1350"/>
        <w:gridCol w:w="1710"/>
        <w:gridCol w:w="2430"/>
        <w:gridCol w:w="3240"/>
        <w:gridCol w:w="1260"/>
      </w:tblGrid>
      <w:tr w:rsidR="002A0317" w:rsidRPr="00FA1C67" w14:paraId="0792D13B" w14:textId="77777777" w:rsidTr="00B72C8C">
        <w:trPr>
          <w:trHeight w:val="824"/>
        </w:trPr>
        <w:tc>
          <w:tcPr>
            <w:tcW w:w="1620" w:type="dxa"/>
          </w:tcPr>
          <w:p w14:paraId="23B68A52" w14:textId="77777777" w:rsidR="002A0317" w:rsidRPr="00FA1C67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FA1C67">
              <w:rPr>
                <w:b/>
                <w:bCs/>
              </w:rPr>
              <w:t>Emulsion</w:t>
            </w:r>
            <w:proofErr w:type="spellEnd"/>
            <w:r w:rsidRPr="00FA1C67">
              <w:rPr>
                <w:b/>
                <w:bCs/>
              </w:rPr>
              <w:t xml:space="preserve"> </w:t>
            </w:r>
            <w:proofErr w:type="spellStart"/>
            <w:r w:rsidRPr="00FA1C67">
              <w:rPr>
                <w:b/>
                <w:bCs/>
              </w:rPr>
              <w:t>type</w:t>
            </w:r>
            <w:proofErr w:type="spellEnd"/>
            <w:r>
              <w:rPr>
                <w:b/>
                <w:bCs/>
              </w:rPr>
              <w:t>-Delivery system</w:t>
            </w:r>
          </w:p>
        </w:tc>
        <w:tc>
          <w:tcPr>
            <w:tcW w:w="2070" w:type="dxa"/>
          </w:tcPr>
          <w:p w14:paraId="2CE52AF5" w14:textId="77777777" w:rsidR="002A0317" w:rsidRPr="00FA1C67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Aqueous</w:t>
            </w:r>
            <w:proofErr w:type="spellEnd"/>
            <w:r w:rsidRPr="00FA1C67">
              <w:rPr>
                <w:b/>
                <w:bCs/>
              </w:rPr>
              <w:t xml:space="preserve"> </w:t>
            </w:r>
            <w:proofErr w:type="spellStart"/>
            <w:r w:rsidRPr="00FA1C67">
              <w:rPr>
                <w:b/>
                <w:bCs/>
              </w:rPr>
              <w:t>phase</w:t>
            </w:r>
            <w:proofErr w:type="spellEnd"/>
          </w:p>
        </w:tc>
        <w:tc>
          <w:tcPr>
            <w:tcW w:w="1800" w:type="dxa"/>
          </w:tcPr>
          <w:p w14:paraId="6EADB133" w14:textId="77777777" w:rsidR="002A0317" w:rsidRPr="00FA1C67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il</w:t>
            </w:r>
            <w:proofErr w:type="spellEnd"/>
            <w:r w:rsidRPr="00FA1C67">
              <w:rPr>
                <w:b/>
                <w:bCs/>
              </w:rPr>
              <w:t xml:space="preserve"> </w:t>
            </w:r>
            <w:proofErr w:type="spellStart"/>
            <w:r w:rsidRPr="00FA1C67">
              <w:rPr>
                <w:b/>
                <w:bCs/>
              </w:rPr>
              <w:t>phase</w:t>
            </w:r>
            <w:proofErr w:type="spellEnd"/>
          </w:p>
        </w:tc>
        <w:tc>
          <w:tcPr>
            <w:tcW w:w="1350" w:type="dxa"/>
          </w:tcPr>
          <w:p w14:paraId="1873D436" w14:textId="77777777" w:rsidR="002A0317" w:rsidRPr="00FA1C67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FA1C67">
              <w:rPr>
                <w:b/>
                <w:bCs/>
              </w:rPr>
              <w:t>Process</w:t>
            </w:r>
            <w:proofErr w:type="spellEnd"/>
            <w:r w:rsidRPr="00FA1C67">
              <w:rPr>
                <w:b/>
                <w:bCs/>
              </w:rPr>
              <w:t xml:space="preserve"> </w:t>
            </w:r>
            <w:proofErr w:type="spellStart"/>
            <w:r w:rsidRPr="00FA1C67">
              <w:rPr>
                <w:b/>
                <w:bCs/>
              </w:rPr>
              <w:t>conditions</w:t>
            </w:r>
            <w:proofErr w:type="spellEnd"/>
          </w:p>
        </w:tc>
        <w:tc>
          <w:tcPr>
            <w:tcW w:w="1710" w:type="dxa"/>
          </w:tcPr>
          <w:p w14:paraId="2EA0D7A3" w14:textId="77777777" w:rsidR="002A0317" w:rsidRPr="00FA1C67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FA1C67">
              <w:rPr>
                <w:b/>
                <w:bCs/>
              </w:rPr>
              <w:t>Bioactive</w:t>
            </w:r>
            <w:proofErr w:type="spellEnd"/>
          </w:p>
        </w:tc>
        <w:tc>
          <w:tcPr>
            <w:tcW w:w="2430" w:type="dxa"/>
          </w:tcPr>
          <w:p w14:paraId="6B7D4EA5" w14:textId="77777777" w:rsidR="002A0317" w:rsidRPr="00635514" w:rsidRDefault="002A0317" w:rsidP="00B72C8C">
            <w:pPr>
              <w:jc w:val="center"/>
            </w:pPr>
            <w:r>
              <w:rPr>
                <w:b/>
                <w:bCs/>
              </w:rPr>
              <w:t xml:space="preserve">Delivery system </w:t>
            </w:r>
            <w:proofErr w:type="spellStart"/>
            <w:r>
              <w:rPr>
                <w:b/>
                <w:bCs/>
              </w:rPr>
              <w:t>characterization</w:t>
            </w:r>
            <w:proofErr w:type="spellEnd"/>
          </w:p>
        </w:tc>
        <w:tc>
          <w:tcPr>
            <w:tcW w:w="3240" w:type="dxa"/>
            <w:shd w:val="clear" w:color="auto" w:fill="auto"/>
          </w:tcPr>
          <w:p w14:paraId="413F0641" w14:textId="77777777" w:rsidR="002A0317" w:rsidRPr="001527C0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1527C0">
              <w:rPr>
                <w:b/>
                <w:bCs/>
              </w:rPr>
              <w:t>Microfluidic</w:t>
            </w:r>
            <w:proofErr w:type="spellEnd"/>
            <w:r w:rsidRPr="001527C0">
              <w:rPr>
                <w:b/>
                <w:bCs/>
              </w:rPr>
              <w:t xml:space="preserve"> device</w:t>
            </w:r>
            <w:r>
              <w:rPr>
                <w:b/>
                <w:bCs/>
              </w:rPr>
              <w:t xml:space="preserve"> </w:t>
            </w:r>
            <w:proofErr w:type="spellStart"/>
            <w:r>
              <w:rPr>
                <w:b/>
                <w:bCs/>
              </w:rPr>
              <w:t>type</w:t>
            </w:r>
            <w:proofErr w:type="spellEnd"/>
          </w:p>
        </w:tc>
        <w:tc>
          <w:tcPr>
            <w:tcW w:w="1260" w:type="dxa"/>
          </w:tcPr>
          <w:p w14:paraId="29DFBE43" w14:textId="77777777" w:rsidR="002A0317" w:rsidRPr="00FA1C67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FA1C67">
              <w:rPr>
                <w:b/>
                <w:bCs/>
              </w:rPr>
              <w:t>Reference</w:t>
            </w:r>
            <w:proofErr w:type="spellEnd"/>
          </w:p>
        </w:tc>
      </w:tr>
      <w:tr w:rsidR="002A0317" w:rsidRPr="00FA1C67" w14:paraId="3F6D6491" w14:textId="77777777" w:rsidTr="00B72C8C">
        <w:trPr>
          <w:trHeight w:val="2645"/>
        </w:trPr>
        <w:tc>
          <w:tcPr>
            <w:tcW w:w="1620" w:type="dxa"/>
            <w:vMerge w:val="restart"/>
          </w:tcPr>
          <w:p w14:paraId="26718373" w14:textId="77777777" w:rsidR="002A0317" w:rsidRPr="00FA1C67" w:rsidRDefault="002A0317" w:rsidP="00B72C8C">
            <w:r w:rsidRPr="00FA1C67">
              <w:t xml:space="preserve">O/W- </w:t>
            </w:r>
            <w:proofErr w:type="spellStart"/>
            <w:r w:rsidRPr="00FA1C67">
              <w:t>Emulsion</w:t>
            </w:r>
            <w:proofErr w:type="spellEnd"/>
          </w:p>
        </w:tc>
        <w:tc>
          <w:tcPr>
            <w:tcW w:w="2070" w:type="dxa"/>
          </w:tcPr>
          <w:p w14:paraId="6BCCA36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Modified lecithin (ML), whey protein isolate (WPI), or Tween 20 (0.05-3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</w:t>
            </w:r>
          </w:p>
        </w:tc>
        <w:tc>
          <w:tcPr>
            <w:tcW w:w="1800" w:type="dxa"/>
            <w:vMerge w:val="restart"/>
          </w:tcPr>
          <w:p w14:paraId="24A56AFB" w14:textId="77777777" w:rsidR="002A0317" w:rsidRPr="00FA1C67" w:rsidRDefault="002A0317" w:rsidP="00B72C8C">
            <w:proofErr w:type="spellStart"/>
            <w:r w:rsidRPr="00FA1C67">
              <w:t>Medium</w:t>
            </w:r>
            <w:proofErr w:type="spellEnd"/>
            <w:r w:rsidRPr="00FA1C67">
              <w:t xml:space="preserve"> </w:t>
            </w:r>
            <w:proofErr w:type="spellStart"/>
            <w:r w:rsidRPr="00FA1C67">
              <w:t>chain</w:t>
            </w:r>
            <w:proofErr w:type="spellEnd"/>
            <w:r w:rsidRPr="00FA1C67">
              <w:t xml:space="preserve"> </w:t>
            </w:r>
            <w:proofErr w:type="spellStart"/>
            <w:r w:rsidRPr="00FA1C67">
              <w:t>triacylglycerol</w:t>
            </w:r>
            <w:proofErr w:type="spellEnd"/>
            <w:r w:rsidRPr="00FA1C67">
              <w:t xml:space="preserve"> </w:t>
            </w:r>
            <w:proofErr w:type="spellStart"/>
            <w:r w:rsidRPr="00FA1C67">
              <w:t>oil</w:t>
            </w:r>
            <w:proofErr w:type="spellEnd"/>
          </w:p>
        </w:tc>
        <w:tc>
          <w:tcPr>
            <w:tcW w:w="1350" w:type="dxa"/>
          </w:tcPr>
          <w:p w14:paraId="7905DA73" w14:textId="77777777" w:rsidR="002A0317" w:rsidRDefault="002A0317" w:rsidP="00B72C8C">
            <w:proofErr w:type="spellStart"/>
            <w:r w:rsidRPr="00FA1C67">
              <w:t>Q</w:t>
            </w:r>
            <w:r w:rsidRPr="00635514">
              <w:rPr>
                <w:vertAlign w:val="subscript"/>
              </w:rPr>
              <w:t>d</w:t>
            </w:r>
            <w:proofErr w:type="spellEnd"/>
            <w:r w:rsidRPr="00FA1C67">
              <w:t xml:space="preserve">= 0.1-10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  <w:p w14:paraId="709A619D" w14:textId="77777777" w:rsidR="002A0317" w:rsidRPr="00B071E4" w:rsidRDefault="002A0317" w:rsidP="00B72C8C">
            <w:proofErr w:type="spellStart"/>
            <w:r w:rsidRPr="00FA1C67">
              <w:t>Q</w:t>
            </w:r>
            <w:r w:rsidRPr="00635514">
              <w:rPr>
                <w:vertAlign w:val="subscript"/>
              </w:rPr>
              <w:t>c</w:t>
            </w:r>
            <w:proofErr w:type="spellEnd"/>
            <w:r w:rsidRPr="00FA1C67">
              <w:t xml:space="preserve">= 100-500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</w:tc>
        <w:tc>
          <w:tcPr>
            <w:tcW w:w="1710" w:type="dxa"/>
          </w:tcPr>
          <w:p w14:paraId="6D9FBD57" w14:textId="77777777" w:rsidR="002A0317" w:rsidRPr="00FA1C67" w:rsidRDefault="002A0317" w:rsidP="00B72C8C">
            <w:proofErr w:type="spellStart"/>
            <w:r w:rsidRPr="00FA1C67">
              <w:t>Fucoxanthin</w:t>
            </w:r>
            <w:proofErr w:type="spellEnd"/>
            <w:r w:rsidRPr="00FA1C67">
              <w:t xml:space="preserve"> </w:t>
            </w:r>
            <w:proofErr w:type="spellStart"/>
            <w:r w:rsidRPr="00FA1C67">
              <w:t>extract</w:t>
            </w:r>
            <w:proofErr w:type="spellEnd"/>
            <w:r w:rsidRPr="00FA1C67">
              <w:t xml:space="preserve"> (0</w:t>
            </w:r>
            <w:r>
              <w:t>-</w:t>
            </w:r>
            <w:r w:rsidRPr="00FA1C67">
              <w:t xml:space="preserve">4 </w:t>
            </w:r>
            <w:proofErr w:type="spellStart"/>
            <w:r w:rsidRPr="00FA1C67">
              <w:t>wt</w:t>
            </w:r>
            <w:proofErr w:type="spellEnd"/>
            <w:r w:rsidRPr="00FA1C67">
              <w:t>%)</w:t>
            </w:r>
          </w:p>
          <w:p w14:paraId="242FB5CF" w14:textId="77777777" w:rsidR="002A0317" w:rsidRPr="00FA1C67" w:rsidRDefault="002A0317" w:rsidP="00B72C8C"/>
        </w:tc>
        <w:tc>
          <w:tcPr>
            <w:tcW w:w="2430" w:type="dxa"/>
          </w:tcPr>
          <w:p w14:paraId="555E7BC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30.3 ± 0.2 </w:t>
            </w:r>
            <w:r w:rsidRPr="00CF569B">
              <w:t>μ</w:t>
            </w:r>
            <w:r w:rsidRPr="002A0317">
              <w:rPr>
                <w:lang w:val="en-US"/>
              </w:rPr>
              <w:t>m (ML), 32.3 ± 0.1 </w:t>
            </w:r>
            <w:r w:rsidRPr="00CF569B">
              <w:t>μ</w:t>
            </w:r>
            <w:r w:rsidRPr="002A0317">
              <w:rPr>
                <w:lang w:val="en-US"/>
              </w:rPr>
              <w:t>m (WPI) and 29.0 ± 0.8 </w:t>
            </w:r>
            <w:r w:rsidRPr="00CF569B">
              <w:t>μ</w:t>
            </w:r>
            <w:r w:rsidRPr="002A0317">
              <w:rPr>
                <w:lang w:val="en-US"/>
              </w:rPr>
              <w:t>m (Tween 20)</w:t>
            </w:r>
          </w:p>
          <w:p w14:paraId="24BF2FE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= 0.5</w:t>
            </w:r>
          </w:p>
          <w:p w14:paraId="559D63A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100%(ML)</w:t>
            </w:r>
          </w:p>
          <w:p w14:paraId="120489A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90.7% (WPI)</w:t>
            </w:r>
          </w:p>
          <w:p w14:paraId="5321CE4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50.4% (Tween 20)</w:t>
            </w:r>
          </w:p>
        </w:tc>
        <w:tc>
          <w:tcPr>
            <w:tcW w:w="3240" w:type="dxa"/>
          </w:tcPr>
          <w:p w14:paraId="52F2F78B" w14:textId="77777777" w:rsidR="002A0317" w:rsidRDefault="002A0317" w:rsidP="00B72C8C">
            <w:r w:rsidRPr="002A0317">
              <w:rPr>
                <w:lang w:val="en-US"/>
              </w:rPr>
              <w:t>Silicon 24 × 24 mm</w:t>
            </w:r>
            <w:r w:rsidRPr="002A0317">
              <w:rPr>
                <w:vertAlign w:val="superscript"/>
                <w:lang w:val="en-US"/>
              </w:rPr>
              <w:t xml:space="preserve">2 </w:t>
            </w:r>
            <w:r w:rsidRPr="002A0317">
              <w:rPr>
                <w:lang w:val="en-US"/>
              </w:rPr>
              <w:t xml:space="preserve">microchannels array chip (Model: WMS 11–1; EP. </w:t>
            </w:r>
            <w:r w:rsidRPr="00FA1C67">
              <w:t xml:space="preserve">Tech Co., Ltd., Hitachi, </w:t>
            </w:r>
            <w:proofErr w:type="spellStart"/>
            <w:r w:rsidRPr="00FA1C67">
              <w:t>Japan</w:t>
            </w:r>
            <w:proofErr w:type="spellEnd"/>
            <w:r w:rsidRPr="00FA1C67">
              <w:t>)</w:t>
            </w:r>
          </w:p>
          <w:p w14:paraId="4E0F7E77" w14:textId="77777777" w:rsidR="002A0317" w:rsidRPr="00FA1C67" w:rsidRDefault="002A0317" w:rsidP="00B72C8C">
            <w:pPr>
              <w:jc w:val="center"/>
            </w:pPr>
            <w:r w:rsidRPr="00FA1C67">
              <w:rPr>
                <w:noProof/>
              </w:rPr>
              <w:drawing>
                <wp:inline distT="0" distB="0" distL="0" distR="0" wp14:anchorId="50389EEE" wp14:editId="2735F76A">
                  <wp:extent cx="1440889" cy="952500"/>
                  <wp:effectExtent l="0" t="0" r="6985" b="0"/>
                  <wp:docPr id="4" name="Picture 4" descr="Diagrama, Desenho técnico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icture 4" descr="Diagrama, Desenho técnico&#10;&#10;Descrição gerada automaticamente"/>
                          <pic:cNvPicPr/>
                        </pic:nvPicPr>
                        <pic:blipFill rotWithShape="1"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060" b="75090"/>
                          <a:stretch/>
                        </pic:blipFill>
                        <pic:spPr bwMode="auto">
                          <a:xfrm>
                            <a:off x="0" y="0"/>
                            <a:ext cx="1444675" cy="9550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"/>
              <w:id w:val="1055820667"/>
              <w:placeholder>
                <w:docPart w:val="C196423B0E83487586C686819410AF65"/>
              </w:placeholder>
            </w:sdtPr>
            <w:sdtContent>
              <w:p w14:paraId="43737572" w14:textId="77777777" w:rsidR="002A0317" w:rsidRPr="00FA1C67" w:rsidRDefault="002A0317" w:rsidP="00B72C8C"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Ma</w:t>
                </w:r>
                <w:proofErr w:type="spellEnd"/>
                <w:r w:rsidRPr="00560DA4">
                  <w:rPr>
                    <w:color w:val="000000"/>
                  </w:rPr>
                  <w:t xml:space="preserve"> et al., 2020a)</w:t>
                </w:r>
              </w:p>
            </w:sdtContent>
          </w:sdt>
        </w:tc>
      </w:tr>
      <w:tr w:rsidR="002A0317" w:rsidRPr="00FA1C67" w14:paraId="68116EBC" w14:textId="77777777" w:rsidTr="00B72C8C">
        <w:trPr>
          <w:trHeight w:val="256"/>
        </w:trPr>
        <w:tc>
          <w:tcPr>
            <w:tcW w:w="1620" w:type="dxa"/>
            <w:vMerge/>
          </w:tcPr>
          <w:p w14:paraId="62B7D375" w14:textId="77777777" w:rsidR="002A0317" w:rsidRPr="00FA1C67" w:rsidRDefault="002A0317" w:rsidP="00B72C8C"/>
        </w:tc>
        <w:tc>
          <w:tcPr>
            <w:tcW w:w="2070" w:type="dxa"/>
          </w:tcPr>
          <w:p w14:paraId="413825F7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Tween 20 (1% w/w), sodium salt of colic acid (Na-cholate), </w:t>
            </w:r>
            <w:proofErr w:type="spellStart"/>
            <w:r w:rsidRPr="002A0317">
              <w:rPr>
                <w:lang w:val="en-US"/>
              </w:rPr>
              <w:t>decaglycerol</w:t>
            </w:r>
            <w:proofErr w:type="spellEnd"/>
            <w:r w:rsidRPr="002A0317">
              <w:rPr>
                <w:lang w:val="en-US"/>
              </w:rPr>
              <w:t xml:space="preserve"> monolaurate, polyglyceryl-5-</w:t>
            </w:r>
            <w:r w:rsidRPr="002A0317">
              <w:rPr>
                <w:lang w:val="en-US"/>
              </w:rPr>
              <w:lastRenderedPageBreak/>
              <w:t>laurate (Sunsoft A-12E), or bovine serum albumin (BSA) (1% w/w)</w:t>
            </w:r>
          </w:p>
        </w:tc>
        <w:tc>
          <w:tcPr>
            <w:tcW w:w="1800" w:type="dxa"/>
            <w:vMerge/>
          </w:tcPr>
          <w:p w14:paraId="2215553E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350" w:type="dxa"/>
          </w:tcPr>
          <w:p w14:paraId="2773DD34" w14:textId="77777777" w:rsidR="002A0317" w:rsidRPr="00FA1C67" w:rsidRDefault="002A0317" w:rsidP="00B72C8C">
            <w:proofErr w:type="spellStart"/>
            <w:r>
              <w:t>J</w:t>
            </w:r>
            <w:r w:rsidRPr="00142C8F">
              <w:rPr>
                <w:vertAlign w:val="subscript"/>
              </w:rPr>
              <w:t>d</w:t>
            </w:r>
            <w:proofErr w:type="spellEnd"/>
            <w:r w:rsidRPr="00FA1C67">
              <w:t>= 10-300 L</w:t>
            </w:r>
            <w:r>
              <w:t>/</w:t>
            </w:r>
            <w:proofErr w:type="spellStart"/>
            <w:r w:rsidRPr="00142C8F">
              <w:t>m</w:t>
            </w:r>
            <w:r>
              <w:t>.</w:t>
            </w:r>
            <w:r w:rsidRPr="00142C8F">
              <w:t>h</w:t>
            </w:r>
            <w:proofErr w:type="spellEnd"/>
          </w:p>
          <w:p w14:paraId="22F9D7C7" w14:textId="77777777" w:rsidR="002A0317" w:rsidRPr="00FA1C67" w:rsidRDefault="002A0317" w:rsidP="00B72C8C"/>
        </w:tc>
        <w:tc>
          <w:tcPr>
            <w:tcW w:w="1710" w:type="dxa"/>
          </w:tcPr>
          <w:p w14:paraId="65D7B67F" w14:textId="77777777" w:rsidR="002A0317" w:rsidRPr="00FA1C67" w:rsidRDefault="002A0317" w:rsidP="00B72C8C">
            <w:proofErr w:type="spellStart"/>
            <w:r>
              <w:t>Q</w:t>
            </w:r>
            <w:r w:rsidRPr="00547797">
              <w:t>uercetin</w:t>
            </w:r>
            <w:proofErr w:type="spellEnd"/>
            <w:r w:rsidRPr="00547797">
              <w:t xml:space="preserve"> </w:t>
            </w:r>
            <w:r w:rsidRPr="00FA1C67">
              <w:t>(0.1</w:t>
            </w:r>
            <w:r>
              <w:t>-</w:t>
            </w:r>
            <w:r w:rsidRPr="00FA1C67">
              <w:t>0.6 mg</w:t>
            </w:r>
            <w:r>
              <w:t>/</w:t>
            </w:r>
            <w:proofErr w:type="spellStart"/>
            <w:r w:rsidRPr="00FA1C67">
              <w:t>m</w:t>
            </w:r>
            <w:r>
              <w:t>L</w:t>
            </w:r>
            <w:proofErr w:type="spellEnd"/>
            <w:r w:rsidRPr="00FA1C67">
              <w:t>)</w:t>
            </w:r>
          </w:p>
        </w:tc>
        <w:tc>
          <w:tcPr>
            <w:tcW w:w="2430" w:type="dxa"/>
          </w:tcPr>
          <w:p w14:paraId="1F8111B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28-29 </w:t>
            </w:r>
            <w:r w:rsidRPr="0085562B">
              <w:t>μ</w:t>
            </w:r>
            <w:r w:rsidRPr="002A0317">
              <w:rPr>
                <w:lang w:val="en-US"/>
              </w:rPr>
              <w:t>m</w:t>
            </w:r>
          </w:p>
          <w:p w14:paraId="35922CD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 &lt; 0.21</w:t>
            </w:r>
          </w:p>
          <w:p w14:paraId="43CF224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80 % (4 ºC) and 70 % (25 ºC)</w:t>
            </w:r>
          </w:p>
          <w:p w14:paraId="7C61CB89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3240" w:type="dxa"/>
          </w:tcPr>
          <w:p w14:paraId="4ECA4240" w14:textId="77777777" w:rsidR="002A0317" w:rsidRDefault="002A0317" w:rsidP="00B72C8C">
            <w:r w:rsidRPr="002A0317">
              <w:rPr>
                <w:lang w:val="en-US"/>
              </w:rPr>
              <w:t>Silicon 24 × 24 mm</w:t>
            </w:r>
            <w:r w:rsidRPr="002A0317">
              <w:rPr>
                <w:vertAlign w:val="superscript"/>
                <w:lang w:val="en-US"/>
              </w:rPr>
              <w:t xml:space="preserve">2 </w:t>
            </w:r>
            <w:r w:rsidRPr="002A0317">
              <w:rPr>
                <w:lang w:val="en-US"/>
              </w:rPr>
              <w:t xml:space="preserve">microchannels array chip (Model WMS 1-2; EP. </w:t>
            </w:r>
            <w:r w:rsidRPr="00FA1C67">
              <w:t xml:space="preserve">Tech Co., Ltd., Hitachi, </w:t>
            </w:r>
            <w:proofErr w:type="spellStart"/>
            <w:r w:rsidRPr="00FA1C67">
              <w:t>Japan</w:t>
            </w:r>
            <w:proofErr w:type="spellEnd"/>
            <w:r w:rsidRPr="00FA1C67">
              <w:t>)</w:t>
            </w:r>
          </w:p>
          <w:p w14:paraId="405C7847" w14:textId="77777777" w:rsidR="002A0317" w:rsidRDefault="002A0317" w:rsidP="00B72C8C">
            <w:r w:rsidRPr="00FA1C67">
              <w:rPr>
                <w:noProof/>
              </w:rPr>
              <w:drawing>
                <wp:anchor distT="0" distB="0" distL="114300" distR="114300" simplePos="0" relativeHeight="251659264" behindDoc="0" locked="0" layoutInCell="1" allowOverlap="1" wp14:anchorId="5C616703" wp14:editId="1FB9BF33">
                  <wp:simplePos x="0" y="0"/>
                  <wp:positionH relativeFrom="column">
                    <wp:posOffset>182245</wp:posOffset>
                  </wp:positionH>
                  <wp:positionV relativeFrom="paragraph">
                    <wp:posOffset>62865</wp:posOffset>
                  </wp:positionV>
                  <wp:extent cx="1042035" cy="1133349"/>
                  <wp:effectExtent l="0" t="0" r="0" b="0"/>
                  <wp:wrapNone/>
                  <wp:docPr id="6" name="Picture 6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 descr="Diagrama&#10;&#10;Descrição gerada automaticamente"/>
                          <pic:cNvPicPr/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1129" t="9752" r="23530" b="46943"/>
                          <a:stretch/>
                        </pic:blipFill>
                        <pic:spPr bwMode="auto">
                          <a:xfrm>
                            <a:off x="0" y="0"/>
                            <a:ext cx="1042035" cy="11333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14:paraId="367F0C44" w14:textId="77777777" w:rsidR="002A0317" w:rsidRPr="00FA1C67" w:rsidRDefault="002A0317" w:rsidP="00B72C8C">
            <w:r w:rsidRPr="00FA1C67">
              <w:rPr>
                <w:noProof/>
              </w:rPr>
              <w:drawing>
                <wp:anchor distT="0" distB="0" distL="114300" distR="114300" simplePos="0" relativeHeight="251660288" behindDoc="0" locked="0" layoutInCell="1" allowOverlap="1" wp14:anchorId="33E8CA97" wp14:editId="04B0CC24">
                  <wp:simplePos x="0" y="0"/>
                  <wp:positionH relativeFrom="column">
                    <wp:posOffset>1018815</wp:posOffset>
                  </wp:positionH>
                  <wp:positionV relativeFrom="paragraph">
                    <wp:posOffset>146686</wp:posOffset>
                  </wp:positionV>
                  <wp:extent cx="1024800" cy="618099"/>
                  <wp:effectExtent l="0" t="0" r="4445" b="4445"/>
                  <wp:wrapNone/>
                  <wp:docPr id="7" name="Picture 7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icture 7" descr="Diagrama&#10;&#10;Descrição gerada automaticamente"/>
                          <pic:cNvPicPr/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5141"/>
                          <a:stretch/>
                        </pic:blipFill>
                        <pic:spPr bwMode="auto">
                          <a:xfrm rot="5400000">
                            <a:off x="0" y="0"/>
                            <a:ext cx="1024800" cy="61809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"/>
              <w:id w:val="1718315984"/>
              <w:placeholder>
                <w:docPart w:val="CDDE914051E84E8CBC566ECCDBFB61E3"/>
              </w:placeholder>
            </w:sdtPr>
            <w:sdtContent>
              <w:p w14:paraId="430669B0" w14:textId="77777777" w:rsidR="002A0317" w:rsidRPr="00FA1C67" w:rsidRDefault="002A0317" w:rsidP="00B72C8C">
                <w:r w:rsidRPr="00560DA4">
                  <w:rPr>
                    <w:color w:val="000000"/>
                  </w:rPr>
                  <w:t>(Khalid et al., 2016a)</w:t>
                </w:r>
              </w:p>
            </w:sdtContent>
          </w:sdt>
        </w:tc>
      </w:tr>
      <w:tr w:rsidR="002A0317" w:rsidRPr="005F69C7" w14:paraId="4B208673" w14:textId="77777777" w:rsidTr="00B72C8C">
        <w:trPr>
          <w:trHeight w:val="256"/>
        </w:trPr>
        <w:tc>
          <w:tcPr>
            <w:tcW w:w="1620" w:type="dxa"/>
            <w:vMerge/>
          </w:tcPr>
          <w:p w14:paraId="7FD20E6A" w14:textId="77777777" w:rsidR="002A0317" w:rsidRPr="00FA1C67" w:rsidRDefault="002A0317" w:rsidP="00B72C8C"/>
        </w:tc>
        <w:tc>
          <w:tcPr>
            <w:tcW w:w="2070" w:type="dxa"/>
          </w:tcPr>
          <w:p w14:paraId="387FFCD5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Decaglycerol</w:t>
            </w:r>
            <w:proofErr w:type="spellEnd"/>
            <w:r w:rsidRPr="002A0317">
              <w:rPr>
                <w:lang w:val="en-US"/>
              </w:rPr>
              <w:t xml:space="preserve"> monolaurate (ML-750) or Tween 20 (1% w/w)</w:t>
            </w:r>
          </w:p>
        </w:tc>
        <w:tc>
          <w:tcPr>
            <w:tcW w:w="1800" w:type="dxa"/>
            <w:vMerge/>
          </w:tcPr>
          <w:p w14:paraId="211348D4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350" w:type="dxa"/>
          </w:tcPr>
          <w:p w14:paraId="7BDDB17F" w14:textId="77777777" w:rsidR="002A0317" w:rsidRPr="00FA1C67" w:rsidRDefault="002A0317" w:rsidP="00B72C8C">
            <w:proofErr w:type="spellStart"/>
            <w:r w:rsidRPr="00FA1C67">
              <w:t>Q</w:t>
            </w:r>
            <w:r w:rsidRPr="00142C8F">
              <w:rPr>
                <w:vertAlign w:val="subscript"/>
              </w:rPr>
              <w:t>d</w:t>
            </w:r>
            <w:proofErr w:type="spellEnd"/>
            <w:r w:rsidRPr="00FA1C67">
              <w:t xml:space="preserve">= 1-14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  <w:p w14:paraId="02EF5618" w14:textId="77777777" w:rsidR="002A0317" w:rsidRPr="00FA1C67" w:rsidRDefault="002A0317" w:rsidP="00B72C8C"/>
        </w:tc>
        <w:tc>
          <w:tcPr>
            <w:tcW w:w="1710" w:type="dxa"/>
          </w:tcPr>
          <w:p w14:paraId="32C67B0F" w14:textId="77777777" w:rsidR="002A0317" w:rsidRPr="002A0317" w:rsidRDefault="002A0317" w:rsidP="00B72C8C">
            <w:pPr>
              <w:rPr>
                <w:lang w:val="en-US"/>
              </w:rPr>
            </w:pPr>
            <w:r w:rsidRPr="00FA1C67">
              <w:t>β</w:t>
            </w:r>
            <w:r w:rsidRPr="002A0317">
              <w:rPr>
                <w:lang w:val="en-US"/>
              </w:rPr>
              <w:t xml:space="preserve">-sitosterol (0.5-4.0% w/w) and </w:t>
            </w:r>
            <w:r w:rsidRPr="00FA1C67">
              <w:t>γ</w:t>
            </w:r>
            <w:r w:rsidRPr="002A0317">
              <w:rPr>
                <w:lang w:val="en-US"/>
              </w:rPr>
              <w:t>-oryzanol (0.5-4.0% w/w)</w:t>
            </w:r>
          </w:p>
        </w:tc>
        <w:tc>
          <w:tcPr>
            <w:tcW w:w="2430" w:type="dxa"/>
          </w:tcPr>
          <w:p w14:paraId="036BCBF7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26-28 </w:t>
            </w:r>
            <w:r w:rsidRPr="0085562B">
              <w:t>μ</w:t>
            </w:r>
            <w:r w:rsidRPr="002A0317">
              <w:rPr>
                <w:lang w:val="en-US"/>
              </w:rPr>
              <w:t>m</w:t>
            </w:r>
          </w:p>
          <w:p w14:paraId="597C813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 &lt; 0.20</w:t>
            </w:r>
          </w:p>
          <w:p w14:paraId="18762DE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 over 80 %</w:t>
            </w:r>
          </w:p>
          <w:p w14:paraId="08CC4B6B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3240" w:type="dxa"/>
            <w:vMerge w:val="restart"/>
          </w:tcPr>
          <w:p w14:paraId="20760072" w14:textId="77777777" w:rsidR="002A0317" w:rsidRDefault="002A0317" w:rsidP="00B72C8C">
            <w:r w:rsidRPr="002A0317">
              <w:rPr>
                <w:lang w:val="en-US"/>
              </w:rPr>
              <w:t>Silicon 24 × 24 mm</w:t>
            </w:r>
            <w:r w:rsidRPr="002A0317">
              <w:rPr>
                <w:vertAlign w:val="superscript"/>
                <w:lang w:val="en-US"/>
              </w:rPr>
              <w:t xml:space="preserve">2 </w:t>
            </w:r>
            <w:r w:rsidRPr="002A0317">
              <w:rPr>
                <w:lang w:val="en-US"/>
              </w:rPr>
              <w:t xml:space="preserve">microchannels array chip (Model: WMS 11–1; EP. </w:t>
            </w:r>
            <w:r w:rsidRPr="00FA1C67">
              <w:t xml:space="preserve">Tech Co., Ltd., Hitachi, </w:t>
            </w:r>
            <w:proofErr w:type="spellStart"/>
            <w:r w:rsidRPr="00FA1C67">
              <w:t>Japan</w:t>
            </w:r>
            <w:proofErr w:type="spellEnd"/>
            <w:r w:rsidRPr="00FA1C67">
              <w:t>)</w:t>
            </w:r>
          </w:p>
          <w:p w14:paraId="69FBCE35" w14:textId="77777777" w:rsidR="002A0317" w:rsidRDefault="002A0317" w:rsidP="00B72C8C"/>
          <w:p w14:paraId="7C22BB51" w14:textId="77777777" w:rsidR="002A0317" w:rsidRPr="00FA1C67" w:rsidRDefault="002A0317" w:rsidP="00B72C8C">
            <w:r w:rsidRPr="00FA1C67">
              <w:rPr>
                <w:noProof/>
              </w:rPr>
              <w:drawing>
                <wp:inline distT="0" distB="0" distL="0" distR="0" wp14:anchorId="0D9426EC" wp14:editId="07A5D4CD">
                  <wp:extent cx="1880604" cy="1243173"/>
                  <wp:effectExtent l="0" t="0" r="0" b="1905"/>
                  <wp:docPr id="10" name="Picture 10" descr="Diagrama, Desenho técnico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Picture 10" descr="Diagrama, Desenho técnico&#10;&#10;Descrição gerada automaticamente"/>
                          <pic:cNvPicPr/>
                        </pic:nvPicPr>
                        <pic:blipFill rotWithShape="1"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060" b="75090"/>
                          <a:stretch/>
                        </pic:blipFill>
                        <pic:spPr bwMode="auto">
                          <a:xfrm>
                            <a:off x="0" y="0"/>
                            <a:ext cx="1903567" cy="12583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"/>
              <w:id w:val="-1389019209"/>
              <w:placeholder>
                <w:docPart w:val="28EA9BBB55294AA89FED63A94606D979"/>
              </w:placeholder>
            </w:sdtPr>
            <w:sdtContent>
              <w:p w14:paraId="5B78FA20" w14:textId="77777777" w:rsidR="002A0317" w:rsidRPr="002A0317" w:rsidRDefault="002A0317" w:rsidP="00B72C8C">
                <w:pPr>
                  <w:rPr>
                    <w:lang w:val="en-US"/>
                  </w:rPr>
                </w:pPr>
                <w:r w:rsidRPr="002A0317">
                  <w:rPr>
                    <w:color w:val="000000"/>
                    <w:lang w:val="en-US"/>
                  </w:rPr>
                  <w:t>(Khalid, Kobayashi, et al., 2017a)</w:t>
                </w:r>
              </w:p>
            </w:sdtContent>
          </w:sdt>
        </w:tc>
      </w:tr>
      <w:tr w:rsidR="002A0317" w:rsidRPr="005F69C7" w14:paraId="5B211D9F" w14:textId="77777777" w:rsidTr="00B72C8C">
        <w:trPr>
          <w:trHeight w:val="256"/>
        </w:trPr>
        <w:tc>
          <w:tcPr>
            <w:tcW w:w="1620" w:type="dxa"/>
            <w:vMerge/>
          </w:tcPr>
          <w:p w14:paraId="39D2C80A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2070" w:type="dxa"/>
          </w:tcPr>
          <w:p w14:paraId="6650EE7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Sodium dodecyl sulfate (SDS), </w:t>
            </w:r>
            <w:proofErr w:type="spellStart"/>
            <w:r w:rsidRPr="002A0317">
              <w:rPr>
                <w:lang w:val="en-US"/>
              </w:rPr>
              <w:t>decaglycerol</w:t>
            </w:r>
            <w:proofErr w:type="spellEnd"/>
            <w:r w:rsidRPr="002A0317">
              <w:rPr>
                <w:lang w:val="en-US"/>
              </w:rPr>
              <w:t xml:space="preserve"> monolaurate (ML-750), </w:t>
            </w:r>
            <w:proofErr w:type="spellStart"/>
            <w:r w:rsidRPr="002A0317">
              <w:rPr>
                <w:lang w:val="en-US"/>
              </w:rPr>
              <w:t>decaglycerol</w:t>
            </w:r>
            <w:proofErr w:type="spellEnd"/>
            <w:r w:rsidRPr="002A0317">
              <w:rPr>
                <w:lang w:val="en-US"/>
              </w:rPr>
              <w:t xml:space="preserve"> monooleate (MO-7S), sodium </w:t>
            </w:r>
            <w:proofErr w:type="spellStart"/>
            <w:r w:rsidRPr="002A0317">
              <w:rPr>
                <w:lang w:val="en-US"/>
              </w:rPr>
              <w:t>casinate</w:t>
            </w:r>
            <w:proofErr w:type="spellEnd"/>
            <w:r w:rsidRPr="002A0317">
              <w:rPr>
                <w:lang w:val="en-US"/>
              </w:rPr>
              <w:t xml:space="preserve"> (Na-Cs), and modified lecithin (ML) (1% w/w)</w:t>
            </w:r>
          </w:p>
        </w:tc>
        <w:tc>
          <w:tcPr>
            <w:tcW w:w="1800" w:type="dxa"/>
            <w:vMerge/>
          </w:tcPr>
          <w:p w14:paraId="49D8317A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350" w:type="dxa"/>
          </w:tcPr>
          <w:p w14:paraId="05EEF9A7" w14:textId="77777777" w:rsidR="002A0317" w:rsidRPr="00FA1C67" w:rsidRDefault="002A0317" w:rsidP="00B72C8C">
            <w:proofErr w:type="spellStart"/>
            <w:r w:rsidRPr="00FA1C67">
              <w:t>Q</w:t>
            </w:r>
            <w:r w:rsidRPr="00142C8F">
              <w:rPr>
                <w:vertAlign w:val="subscript"/>
              </w:rPr>
              <w:t>d</w:t>
            </w:r>
            <w:proofErr w:type="spellEnd"/>
            <w:r w:rsidRPr="00FA1C67">
              <w:t xml:space="preserve">= 0.25-5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  <w:p w14:paraId="3BEC3776" w14:textId="77777777" w:rsidR="002A0317" w:rsidRPr="00FA1C67" w:rsidRDefault="002A0317" w:rsidP="00B72C8C"/>
        </w:tc>
        <w:tc>
          <w:tcPr>
            <w:tcW w:w="1710" w:type="dxa"/>
          </w:tcPr>
          <w:p w14:paraId="701881C1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AstaReal</w:t>
            </w:r>
            <w:proofErr w:type="spellEnd"/>
            <w:r w:rsidRPr="002A0317">
              <w:rPr>
                <w:lang w:val="en-US"/>
              </w:rPr>
              <w:t xml:space="preserve">® (AR, astaxanthin purity 20%), </w:t>
            </w:r>
            <w:proofErr w:type="spellStart"/>
            <w:r w:rsidRPr="002A0317">
              <w:rPr>
                <w:lang w:val="en-US"/>
              </w:rPr>
              <w:t>Zanthin</w:t>
            </w:r>
            <w:proofErr w:type="spellEnd"/>
            <w:r w:rsidRPr="002A0317">
              <w:rPr>
                <w:lang w:val="en-US"/>
              </w:rPr>
              <w:t>® (ZA, astaxanthin purity 10%), and Astaxanthin &gt;97% (Sigma- Aldrich) (1-5% w/w)</w:t>
            </w:r>
          </w:p>
        </w:tc>
        <w:tc>
          <w:tcPr>
            <w:tcW w:w="2430" w:type="dxa"/>
          </w:tcPr>
          <w:p w14:paraId="7736CBC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35-37 </w:t>
            </w:r>
            <w:r w:rsidRPr="0085562B">
              <w:t>μ</w:t>
            </w:r>
            <w:r w:rsidRPr="002A0317">
              <w:rPr>
                <w:lang w:val="en-US"/>
              </w:rPr>
              <w:t>m</w:t>
            </w:r>
          </w:p>
          <w:p w14:paraId="0C34D5D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 &lt; 0.25</w:t>
            </w:r>
          </w:p>
          <w:p w14:paraId="61FC10F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 over 98 %</w:t>
            </w:r>
          </w:p>
          <w:p w14:paraId="1E22A8BF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3240" w:type="dxa"/>
            <w:vMerge/>
          </w:tcPr>
          <w:p w14:paraId="32B06DE5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"/>
              <w:id w:val="626283164"/>
              <w:placeholder>
                <w:docPart w:val="02064740081341518EE3C6AD9DC705B8"/>
              </w:placeholder>
            </w:sdtPr>
            <w:sdtContent>
              <w:p w14:paraId="3574C11C" w14:textId="77777777" w:rsidR="002A0317" w:rsidRPr="002A0317" w:rsidRDefault="002A0317" w:rsidP="00B72C8C">
                <w:pPr>
                  <w:rPr>
                    <w:lang w:val="en-US"/>
                  </w:rPr>
                </w:pPr>
                <w:r w:rsidRPr="002A0317">
                  <w:rPr>
                    <w:color w:val="000000"/>
                    <w:lang w:val="en-US"/>
                  </w:rPr>
                  <w:t>(Khalid, Shu, et al., 2017a)</w:t>
                </w:r>
              </w:p>
            </w:sdtContent>
          </w:sdt>
        </w:tc>
      </w:tr>
      <w:tr w:rsidR="002A0317" w:rsidRPr="00FA1C67" w14:paraId="36D8D154" w14:textId="77777777" w:rsidTr="00B72C8C">
        <w:trPr>
          <w:trHeight w:val="256"/>
        </w:trPr>
        <w:tc>
          <w:tcPr>
            <w:tcW w:w="1620" w:type="dxa"/>
            <w:vMerge w:val="restart"/>
          </w:tcPr>
          <w:p w14:paraId="207A3D6C" w14:textId="77777777" w:rsidR="002A0317" w:rsidRPr="00FA1C67" w:rsidRDefault="002A0317" w:rsidP="00B72C8C">
            <w:r w:rsidRPr="00FA1C67">
              <w:t>O/W-Microgel</w:t>
            </w:r>
          </w:p>
        </w:tc>
        <w:tc>
          <w:tcPr>
            <w:tcW w:w="2070" w:type="dxa"/>
          </w:tcPr>
          <w:p w14:paraId="0C9317DA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Sodium alginate (1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 xml:space="preserve">%), gelatin (5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 xml:space="preserve">%), and EDTA-Ca (2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 xml:space="preserve">%) </w:t>
            </w:r>
          </w:p>
        </w:tc>
        <w:tc>
          <w:tcPr>
            <w:tcW w:w="1800" w:type="dxa"/>
          </w:tcPr>
          <w:p w14:paraId="0206C1D8" w14:textId="77777777" w:rsidR="002A0317" w:rsidRPr="00FA1C67" w:rsidRDefault="002A0317" w:rsidP="00B72C8C">
            <w:proofErr w:type="spellStart"/>
            <w:r w:rsidRPr="00FA1C67">
              <w:t>Tert-butyl</w:t>
            </w:r>
            <w:proofErr w:type="spellEnd"/>
            <w:r w:rsidRPr="00FA1C67">
              <w:t xml:space="preserve"> </w:t>
            </w:r>
            <w:proofErr w:type="spellStart"/>
            <w:r w:rsidRPr="00FA1C67">
              <w:t>hydroquinone</w:t>
            </w:r>
            <w:proofErr w:type="spellEnd"/>
            <w:r w:rsidRPr="00FA1C67">
              <w:t xml:space="preserve"> (TBHQ)</w:t>
            </w:r>
          </w:p>
        </w:tc>
        <w:tc>
          <w:tcPr>
            <w:tcW w:w="1350" w:type="dxa"/>
          </w:tcPr>
          <w:p w14:paraId="58471F0F" w14:textId="77777777" w:rsidR="002A0317" w:rsidRPr="00FA1C67" w:rsidRDefault="002A0317" w:rsidP="00B72C8C">
            <w:proofErr w:type="spellStart"/>
            <w:r w:rsidRPr="00FA1C67">
              <w:t>Q</w:t>
            </w:r>
            <w:r w:rsidRPr="00173D47">
              <w:rPr>
                <w:vertAlign w:val="subscript"/>
              </w:rPr>
              <w:t>d</w:t>
            </w:r>
            <w:proofErr w:type="spellEnd"/>
            <w:r w:rsidRPr="00FA1C67">
              <w:t xml:space="preserve">= 1-2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  <w:p w14:paraId="3B7F6702" w14:textId="77777777" w:rsidR="002A0317" w:rsidRPr="00B071E4" w:rsidRDefault="002A0317" w:rsidP="00B72C8C">
            <w:proofErr w:type="spellStart"/>
            <w:r w:rsidRPr="00FA1C67">
              <w:t>Q</w:t>
            </w:r>
            <w:r w:rsidRPr="00173D47">
              <w:rPr>
                <w:vertAlign w:val="subscript"/>
              </w:rPr>
              <w:t>c</w:t>
            </w:r>
            <w:proofErr w:type="spellEnd"/>
            <w:r w:rsidRPr="00FA1C67">
              <w:t>=</w:t>
            </w:r>
            <w:r>
              <w:t xml:space="preserve"> </w:t>
            </w:r>
            <w:r w:rsidRPr="00FA1C67">
              <w:t xml:space="preserve">10-20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</w:tc>
        <w:tc>
          <w:tcPr>
            <w:tcW w:w="1710" w:type="dxa"/>
          </w:tcPr>
          <w:p w14:paraId="219F791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Vitamin A (weight ratio 4:1 vitamin A/TBHQ)</w:t>
            </w:r>
          </w:p>
        </w:tc>
        <w:tc>
          <w:tcPr>
            <w:tcW w:w="2430" w:type="dxa"/>
          </w:tcPr>
          <w:p w14:paraId="7DF443A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246 µm</w:t>
            </w:r>
          </w:p>
          <w:p w14:paraId="1ED3A27A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= 0.96%</w:t>
            </w:r>
          </w:p>
          <w:p w14:paraId="380CE947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not specified</w:t>
            </w:r>
          </w:p>
          <w:p w14:paraId="625E2328" w14:textId="77777777" w:rsidR="002A0317" w:rsidRPr="00FA1C67" w:rsidRDefault="002A0317" w:rsidP="00B72C8C">
            <w:r>
              <w:t xml:space="preserve">CR= 75% over 2h </w:t>
            </w:r>
          </w:p>
        </w:tc>
        <w:tc>
          <w:tcPr>
            <w:tcW w:w="3240" w:type="dxa"/>
          </w:tcPr>
          <w:p w14:paraId="5077919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Photosensitive resin microfluidic device made using microscale 3D printing </w:t>
            </w:r>
            <w:proofErr w:type="gramStart"/>
            <w:r w:rsidRPr="002A0317">
              <w:rPr>
                <w:lang w:val="en-US"/>
              </w:rPr>
              <w:t>equipment</w:t>
            </w:r>
            <w:proofErr w:type="gramEnd"/>
          </w:p>
          <w:p w14:paraId="161A3D4F" w14:textId="77777777" w:rsidR="002A0317" w:rsidRPr="002A0317" w:rsidRDefault="002A0317" w:rsidP="00B72C8C">
            <w:pPr>
              <w:rPr>
                <w:lang w:val="en-US"/>
              </w:rPr>
            </w:pPr>
          </w:p>
          <w:p w14:paraId="07AEAA30" w14:textId="77777777" w:rsidR="002A0317" w:rsidRPr="00FA1C67" w:rsidRDefault="002A0317" w:rsidP="00B72C8C">
            <w:pPr>
              <w:jc w:val="center"/>
            </w:pPr>
            <w:r w:rsidRPr="00FA1C67">
              <w:rPr>
                <w:noProof/>
              </w:rPr>
              <w:drawing>
                <wp:inline distT="0" distB="0" distL="0" distR="0" wp14:anchorId="7FE15E43" wp14:editId="03EA2D79">
                  <wp:extent cx="1219200" cy="1110445"/>
                  <wp:effectExtent l="0" t="0" r="0" b="0"/>
                  <wp:docPr id="3" name="Picture 3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 descr="Diagrama&#10;&#10;Descrição gerada automaticamente"/>
                          <pic:cNvPicPr/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" r="37038" b="-6419"/>
                          <a:stretch/>
                        </pic:blipFill>
                        <pic:spPr bwMode="auto">
                          <a:xfrm>
                            <a:off x="0" y="0"/>
                            <a:ext cx="1219992" cy="111116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"/>
              <w:id w:val="1574156664"/>
              <w:placeholder>
                <w:docPart w:val="15B4FCA3996840E3A479323EC354C196"/>
              </w:placeholder>
            </w:sdtPr>
            <w:sdtContent>
              <w:p w14:paraId="52C3A68A" w14:textId="77777777" w:rsidR="002A0317" w:rsidRPr="00FA1C67" w:rsidRDefault="002A0317" w:rsidP="00B72C8C">
                <w:r w:rsidRPr="00560DA4">
                  <w:rPr>
                    <w:color w:val="000000"/>
                  </w:rPr>
                  <w:t>(J. Zhang et al., 2022)</w:t>
                </w:r>
              </w:p>
            </w:sdtContent>
          </w:sdt>
        </w:tc>
      </w:tr>
      <w:tr w:rsidR="002A0317" w:rsidRPr="005F69C7" w14:paraId="62FD4374" w14:textId="77777777" w:rsidTr="00B72C8C">
        <w:trPr>
          <w:trHeight w:val="256"/>
        </w:trPr>
        <w:tc>
          <w:tcPr>
            <w:tcW w:w="1620" w:type="dxa"/>
            <w:vMerge/>
          </w:tcPr>
          <w:p w14:paraId="36E34B26" w14:textId="77777777" w:rsidR="002A0317" w:rsidRPr="00FA1C67" w:rsidRDefault="002A0317" w:rsidP="00B72C8C"/>
        </w:tc>
        <w:tc>
          <w:tcPr>
            <w:tcW w:w="2070" w:type="dxa"/>
            <w:vMerge w:val="restart"/>
          </w:tcPr>
          <w:p w14:paraId="48C6BD2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oly (vinyl alcohol) (PVA) (0.25% w/v)</w:t>
            </w:r>
          </w:p>
        </w:tc>
        <w:tc>
          <w:tcPr>
            <w:tcW w:w="1800" w:type="dxa"/>
          </w:tcPr>
          <w:p w14:paraId="0B5384E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LGA 7525A dissolved in dichloromethane (DCM)</w:t>
            </w:r>
          </w:p>
          <w:p w14:paraId="1E1E051C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350" w:type="dxa"/>
          </w:tcPr>
          <w:p w14:paraId="00B6B454" w14:textId="77777777" w:rsidR="002A0317" w:rsidRPr="00FA1C67" w:rsidRDefault="002A0317" w:rsidP="00B72C8C">
            <w:r w:rsidRPr="00FA1C67">
              <w:t>-</w:t>
            </w:r>
          </w:p>
        </w:tc>
        <w:tc>
          <w:tcPr>
            <w:tcW w:w="1710" w:type="dxa"/>
            <w:vMerge w:val="restart"/>
          </w:tcPr>
          <w:p w14:paraId="7C30B3FB" w14:textId="77777777" w:rsidR="002A0317" w:rsidRDefault="002A0317" w:rsidP="00B72C8C">
            <w:proofErr w:type="spellStart"/>
            <w:r w:rsidRPr="00124B7D">
              <w:t>Finasteride</w:t>
            </w:r>
            <w:proofErr w:type="spellEnd"/>
          </w:p>
          <w:p w14:paraId="7375B099" w14:textId="77777777" w:rsidR="002A0317" w:rsidRPr="00FA1C67" w:rsidRDefault="002A0317" w:rsidP="00B72C8C">
            <w:r>
              <w:t xml:space="preserve">(28 mg, </w:t>
            </w:r>
            <w:proofErr w:type="spellStart"/>
            <w:r>
              <w:t>monthly</w:t>
            </w:r>
            <w:proofErr w:type="spellEnd"/>
            <w:r>
              <w:t xml:space="preserve"> doses)</w:t>
            </w:r>
          </w:p>
        </w:tc>
        <w:tc>
          <w:tcPr>
            <w:tcW w:w="2430" w:type="dxa"/>
          </w:tcPr>
          <w:p w14:paraId="0504D21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 around 30 µm</w:t>
            </w:r>
          </w:p>
          <w:p w14:paraId="24FCCDF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DI= 23-28% </w:t>
            </w:r>
          </w:p>
          <w:p w14:paraId="11756D9F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not specified</w:t>
            </w:r>
          </w:p>
          <w:p w14:paraId="60FB22C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CR= an initial burst, a moderate release, and then a plateau.</w:t>
            </w:r>
            <w:r w:rsidRPr="002A0317">
              <w:rPr>
                <w:rFonts w:ascii="Georgia" w:hAnsi="Georgia"/>
                <w:color w:val="2E2E2E"/>
                <w:sz w:val="27"/>
                <w:szCs w:val="27"/>
                <w:lang w:val="en-US"/>
              </w:rPr>
              <w:t> </w:t>
            </w:r>
          </w:p>
          <w:p w14:paraId="1D725170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3240" w:type="dxa"/>
            <w:vMerge w:val="restart"/>
          </w:tcPr>
          <w:p w14:paraId="45AAF60D" w14:textId="77777777" w:rsidR="002A0317" w:rsidRDefault="002A0317" w:rsidP="00B72C8C">
            <w:r w:rsidRPr="00FA1C67">
              <w:t xml:space="preserve">IVL-PPF </w:t>
            </w:r>
            <w:proofErr w:type="spellStart"/>
            <w:r w:rsidRPr="00FA1C67">
              <w:t>Microsphere</w:t>
            </w:r>
            <w:proofErr w:type="spellEnd"/>
            <w:r w:rsidRPr="00FA1C67">
              <w:t xml:space="preserve">® </w:t>
            </w:r>
            <w:proofErr w:type="spellStart"/>
            <w:r w:rsidRPr="00FA1C67">
              <w:t>microfluidic</w:t>
            </w:r>
            <w:proofErr w:type="spellEnd"/>
            <w:r w:rsidRPr="00FA1C67">
              <w:t xml:space="preserve"> device</w:t>
            </w:r>
          </w:p>
          <w:p w14:paraId="4AAE2BAF" w14:textId="77777777" w:rsidR="002A0317" w:rsidRDefault="002A0317" w:rsidP="00B72C8C"/>
          <w:p w14:paraId="16CEC60C" w14:textId="77777777" w:rsidR="002A0317" w:rsidRPr="00FA1C67" w:rsidRDefault="002A0317" w:rsidP="00B72C8C">
            <w:r w:rsidRPr="00FA1C67">
              <w:rPr>
                <w:noProof/>
              </w:rPr>
              <w:drawing>
                <wp:inline distT="0" distB="0" distL="0" distR="0" wp14:anchorId="49DF3B9F" wp14:editId="13FF133D">
                  <wp:extent cx="2012171" cy="676275"/>
                  <wp:effectExtent l="0" t="0" r="0" b="0"/>
                  <wp:docPr id="12" name="Picture 12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Picture 12" descr="Diagrama&#10;&#10;Descrição gerada automaticament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39571" cy="6854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"/>
            <w:id w:val="1926379672"/>
            <w:placeholder>
              <w:docPart w:val="6891049E9B304D10849605C20AA88BE5"/>
            </w:placeholder>
          </w:sdtPr>
          <w:sdtContent>
            <w:tc>
              <w:tcPr>
                <w:tcW w:w="1260" w:type="dxa"/>
              </w:tcPr>
              <w:p w14:paraId="15907C4D" w14:textId="77777777" w:rsidR="002A0317" w:rsidRPr="002A0317" w:rsidRDefault="002A0317" w:rsidP="00B72C8C">
                <w:pPr>
                  <w:rPr>
                    <w:color w:val="000000"/>
                    <w:lang w:val="en-US"/>
                  </w:rPr>
                </w:pPr>
                <w:r w:rsidRPr="002A0317">
                  <w:rPr>
                    <w:color w:val="000000"/>
                    <w:lang w:val="en-US"/>
                  </w:rPr>
                  <w:t>(J. H. Kim et al., 2019a)</w:t>
                </w:r>
              </w:p>
            </w:tc>
          </w:sdtContent>
        </w:sdt>
      </w:tr>
      <w:tr w:rsidR="002A0317" w:rsidRPr="005F69C7" w14:paraId="5D69819B" w14:textId="77777777" w:rsidTr="00B72C8C">
        <w:trPr>
          <w:trHeight w:val="256"/>
        </w:trPr>
        <w:tc>
          <w:tcPr>
            <w:tcW w:w="1620" w:type="dxa"/>
            <w:vMerge/>
          </w:tcPr>
          <w:p w14:paraId="29119CCC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2070" w:type="dxa"/>
            <w:vMerge/>
          </w:tcPr>
          <w:p w14:paraId="23B907EA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0C7172A1" w14:textId="77777777" w:rsidR="002A0317" w:rsidRPr="00FA1C67" w:rsidRDefault="002A0317" w:rsidP="00B72C8C">
            <w:r w:rsidRPr="00FA1C67">
              <w:t xml:space="preserve">PLGA 5050A (PURASORB® PDLG 5002A), </w:t>
            </w:r>
            <w:r w:rsidRPr="00FA1C67">
              <w:lastRenderedPageBreak/>
              <w:t xml:space="preserve">PLGA 7525A (PURASORB® PDLG 7502A), </w:t>
            </w:r>
            <w:proofErr w:type="spellStart"/>
            <w:r w:rsidRPr="00FA1C67">
              <w:t>and</w:t>
            </w:r>
            <w:proofErr w:type="spellEnd"/>
            <w:r w:rsidRPr="00FA1C67">
              <w:t xml:space="preserve"> PLA02A (PURASORB® PDL 02A) </w:t>
            </w:r>
            <w:proofErr w:type="spellStart"/>
            <w:r w:rsidRPr="00FA1C67">
              <w:t>dissolved</w:t>
            </w:r>
            <w:proofErr w:type="spellEnd"/>
            <w:r w:rsidRPr="00FA1C67">
              <w:t xml:space="preserve"> in </w:t>
            </w:r>
            <w:proofErr w:type="spellStart"/>
            <w:r w:rsidRPr="00FA1C67">
              <w:t>dichloromethane</w:t>
            </w:r>
            <w:proofErr w:type="spellEnd"/>
            <w:r w:rsidRPr="00FA1C67">
              <w:t xml:space="preserve"> (DCM)</w:t>
            </w:r>
          </w:p>
          <w:p w14:paraId="77473D10" w14:textId="77777777" w:rsidR="002A0317" w:rsidRPr="00FA1C67" w:rsidRDefault="002A0317" w:rsidP="00B72C8C"/>
        </w:tc>
        <w:tc>
          <w:tcPr>
            <w:tcW w:w="1350" w:type="dxa"/>
          </w:tcPr>
          <w:p w14:paraId="02FE7FF5" w14:textId="77777777" w:rsidR="002A0317" w:rsidRPr="00FA1C67" w:rsidRDefault="002A0317" w:rsidP="00B72C8C">
            <w:proofErr w:type="spellStart"/>
            <w:r w:rsidRPr="00FA1C67">
              <w:lastRenderedPageBreak/>
              <w:t>P</w:t>
            </w:r>
            <w:r w:rsidRPr="00142C8F">
              <w:rPr>
                <w:vertAlign w:val="subscript"/>
              </w:rPr>
              <w:t>d</w:t>
            </w:r>
            <w:proofErr w:type="spellEnd"/>
            <w:r w:rsidRPr="00FA1C67">
              <w:t xml:space="preserve">= 1,100 </w:t>
            </w:r>
            <w:proofErr w:type="spellStart"/>
            <w:r w:rsidRPr="00FA1C67">
              <w:t>mbar</w:t>
            </w:r>
            <w:proofErr w:type="spellEnd"/>
          </w:p>
          <w:p w14:paraId="787F9844" w14:textId="77777777" w:rsidR="002A0317" w:rsidRPr="00FA1C67" w:rsidRDefault="002A0317" w:rsidP="00B72C8C">
            <w:proofErr w:type="spellStart"/>
            <w:r w:rsidRPr="00FA1C67">
              <w:lastRenderedPageBreak/>
              <w:t>P</w:t>
            </w:r>
            <w:r w:rsidRPr="009110C6">
              <w:rPr>
                <w:vertAlign w:val="subscript"/>
              </w:rPr>
              <w:t>c</w:t>
            </w:r>
            <w:proofErr w:type="spellEnd"/>
            <w:r w:rsidRPr="00FA1C67">
              <w:t xml:space="preserve">= 2,200 </w:t>
            </w:r>
            <w:proofErr w:type="spellStart"/>
            <w:r w:rsidRPr="00FA1C67">
              <w:t>mbar</w:t>
            </w:r>
            <w:proofErr w:type="spellEnd"/>
          </w:p>
        </w:tc>
        <w:tc>
          <w:tcPr>
            <w:tcW w:w="1710" w:type="dxa"/>
            <w:vMerge/>
          </w:tcPr>
          <w:p w14:paraId="520166BC" w14:textId="77777777" w:rsidR="002A0317" w:rsidRPr="00FA1C67" w:rsidRDefault="002A0317" w:rsidP="00B72C8C"/>
        </w:tc>
        <w:tc>
          <w:tcPr>
            <w:tcW w:w="2430" w:type="dxa"/>
          </w:tcPr>
          <w:p w14:paraId="1ACF18C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40 </w:t>
            </w:r>
            <w:r w:rsidRPr="001D2F5C">
              <w:t>μ</w:t>
            </w:r>
            <w:r w:rsidRPr="002A0317">
              <w:rPr>
                <w:lang w:val="en-US"/>
              </w:rPr>
              <w:t xml:space="preserve">m (PLGA 7502A or 5002A) and </w:t>
            </w:r>
            <w:r w:rsidRPr="002A0317">
              <w:rPr>
                <w:lang w:val="en-US"/>
              </w:rPr>
              <w:lastRenderedPageBreak/>
              <w:t>around 30 µm (PLGA/PLA02A)</w:t>
            </w:r>
          </w:p>
          <w:p w14:paraId="15F68C5F" w14:textId="77777777" w:rsidR="002A0317" w:rsidRDefault="002A0317" w:rsidP="00B72C8C">
            <w:r>
              <w:t xml:space="preserve">DI= 0.28 </w:t>
            </w:r>
            <w:proofErr w:type="spellStart"/>
            <w:r>
              <w:t>and</w:t>
            </w:r>
            <w:proofErr w:type="spellEnd"/>
            <w:r>
              <w:t xml:space="preserve"> 0.16</w:t>
            </w:r>
          </w:p>
          <w:p w14:paraId="2E73D894" w14:textId="77777777" w:rsidR="002A0317" w:rsidRPr="00FA1C67" w:rsidRDefault="002A0317" w:rsidP="00B72C8C">
            <w:r>
              <w:t>EE &gt; 96.5%</w:t>
            </w:r>
          </w:p>
        </w:tc>
        <w:tc>
          <w:tcPr>
            <w:tcW w:w="3240" w:type="dxa"/>
            <w:vMerge/>
          </w:tcPr>
          <w:p w14:paraId="2D4864DB" w14:textId="77777777" w:rsidR="002A0317" w:rsidRPr="00FA1C67" w:rsidRDefault="002A0317" w:rsidP="00B72C8C"/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"/>
              <w:id w:val="-2039888227"/>
              <w:placeholder>
                <w:docPart w:val="BD244A9F14A64FDAAC7711E98D4AF6B0"/>
              </w:placeholder>
            </w:sdtPr>
            <w:sdtContent>
              <w:p w14:paraId="4D51FD26" w14:textId="77777777" w:rsidR="002A0317" w:rsidRPr="002A0317" w:rsidRDefault="002A0317" w:rsidP="00B72C8C">
                <w:pPr>
                  <w:rPr>
                    <w:lang w:val="en-US"/>
                  </w:rPr>
                </w:pPr>
                <w:r w:rsidRPr="002A0317">
                  <w:rPr>
                    <w:color w:val="000000"/>
                    <w:lang w:val="en-US"/>
                  </w:rPr>
                  <w:t>(J. H. Kim et al., 2021a)</w:t>
                </w:r>
              </w:p>
            </w:sdtContent>
          </w:sdt>
        </w:tc>
      </w:tr>
      <w:tr w:rsidR="002A0317" w:rsidRPr="00FA1C67" w14:paraId="6D198284" w14:textId="77777777" w:rsidTr="00B72C8C">
        <w:trPr>
          <w:trHeight w:val="256"/>
        </w:trPr>
        <w:tc>
          <w:tcPr>
            <w:tcW w:w="1620" w:type="dxa"/>
            <w:vMerge w:val="restart"/>
          </w:tcPr>
          <w:p w14:paraId="339DF93E" w14:textId="77777777" w:rsidR="002A0317" w:rsidRPr="00FA1C67" w:rsidRDefault="002A0317" w:rsidP="00B72C8C">
            <w:r w:rsidRPr="00FA1C67">
              <w:t>O/W-</w:t>
            </w:r>
            <w:proofErr w:type="spellStart"/>
            <w:r w:rsidRPr="00FA1C67">
              <w:t>Nanoparticle</w:t>
            </w:r>
            <w:proofErr w:type="spellEnd"/>
          </w:p>
        </w:tc>
        <w:tc>
          <w:tcPr>
            <w:tcW w:w="2070" w:type="dxa"/>
          </w:tcPr>
          <w:p w14:paraId="4E6F828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1: acetone or methanol</w:t>
            </w:r>
          </w:p>
          <w:p w14:paraId="26EE9DE7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D2: deionized water </w:t>
            </w:r>
          </w:p>
        </w:tc>
        <w:tc>
          <w:tcPr>
            <w:tcW w:w="1800" w:type="dxa"/>
          </w:tcPr>
          <w:p w14:paraId="2B2C773E" w14:textId="77777777" w:rsidR="002A0317" w:rsidRPr="009C0E37" w:rsidRDefault="002A0317" w:rsidP="00B72C8C">
            <w:r w:rsidRPr="00FA1C67">
              <w:t xml:space="preserve">3M </w:t>
            </w:r>
            <w:proofErr w:type="spellStart"/>
            <w:r w:rsidRPr="00FA1C67">
              <w:t>fluorinated</w:t>
            </w:r>
            <w:r w:rsidRPr="00FA1C67">
              <w:rPr>
                <w:vertAlign w:val="superscript"/>
              </w:rPr>
              <w:t>TM</w:t>
            </w:r>
            <w:proofErr w:type="spellEnd"/>
            <w:r w:rsidRPr="00FA1C67">
              <w:t xml:space="preserve"> </w:t>
            </w:r>
            <w:proofErr w:type="spellStart"/>
            <w:r w:rsidRPr="00FA1C67">
              <w:t>Fluid</w:t>
            </w:r>
            <w:proofErr w:type="spellEnd"/>
            <w:r w:rsidRPr="00FA1C67">
              <w:t xml:space="preserve"> (FC-40)</w:t>
            </w:r>
          </w:p>
        </w:tc>
        <w:tc>
          <w:tcPr>
            <w:tcW w:w="1350" w:type="dxa"/>
          </w:tcPr>
          <w:p w14:paraId="63E7549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c</w:t>
            </w:r>
            <w:r w:rsidRPr="002A0317">
              <w:rPr>
                <w:lang w:val="en-US"/>
              </w:rPr>
              <w:t>= 10 to 250 µL/min.</w:t>
            </w:r>
          </w:p>
          <w:p w14:paraId="3CA45715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d</w:t>
            </w:r>
            <w:proofErr w:type="spellEnd"/>
            <w:r w:rsidRPr="002A0317">
              <w:rPr>
                <w:lang w:val="en-US"/>
              </w:rPr>
              <w:t>= fixed at 50 µL/min.</w:t>
            </w:r>
          </w:p>
        </w:tc>
        <w:tc>
          <w:tcPr>
            <w:tcW w:w="1710" w:type="dxa"/>
          </w:tcPr>
          <w:p w14:paraId="07AD85A4" w14:textId="77777777" w:rsidR="002A0317" w:rsidRPr="00124B7D" w:rsidRDefault="002A0317" w:rsidP="00B72C8C">
            <w:proofErr w:type="spellStart"/>
            <w:r w:rsidRPr="00124B7D">
              <w:t>Itraconazole</w:t>
            </w:r>
            <w:proofErr w:type="spellEnd"/>
            <w:r w:rsidRPr="00124B7D">
              <w:t xml:space="preserve"> (ITZ) </w:t>
            </w:r>
            <w:proofErr w:type="spellStart"/>
            <w:r w:rsidRPr="00124B7D">
              <w:t>nanoparticles</w:t>
            </w:r>
            <w:proofErr w:type="spellEnd"/>
            <w:r w:rsidRPr="00124B7D">
              <w:t xml:space="preserve"> (1 mg/</w:t>
            </w:r>
            <w:proofErr w:type="spellStart"/>
            <w:r w:rsidRPr="00124B7D">
              <w:t>mL</w:t>
            </w:r>
            <w:proofErr w:type="spellEnd"/>
            <w:r>
              <w:t>)</w:t>
            </w:r>
          </w:p>
        </w:tc>
        <w:tc>
          <w:tcPr>
            <w:tcW w:w="2430" w:type="dxa"/>
          </w:tcPr>
          <w:p w14:paraId="26ECA33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the volume was calculated and range from 1 to 6 µL.</w:t>
            </w:r>
          </w:p>
          <w:p w14:paraId="5F3E6F7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encapsulation was confirmed by the increase of particle size.</w:t>
            </w:r>
          </w:p>
          <w:p w14:paraId="7947E792" w14:textId="77777777" w:rsidR="002A0317" w:rsidRPr="002A0317" w:rsidRDefault="002A0317" w:rsidP="00B72C8C">
            <w:pPr>
              <w:rPr>
                <w:rFonts w:ascii="Georgia" w:hAnsi="Georgia"/>
                <w:color w:val="2E2E2E"/>
                <w:sz w:val="27"/>
                <w:szCs w:val="27"/>
                <w:lang w:val="en-US"/>
              </w:rPr>
            </w:pPr>
          </w:p>
        </w:tc>
        <w:tc>
          <w:tcPr>
            <w:tcW w:w="3240" w:type="dxa"/>
          </w:tcPr>
          <w:p w14:paraId="568BD21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316 stainless steel metal T-junction devices</w:t>
            </w:r>
          </w:p>
          <w:p w14:paraId="4D076E2F" w14:textId="77777777" w:rsidR="002A0317" w:rsidRPr="00FA1C67" w:rsidRDefault="002A0317" w:rsidP="00B72C8C">
            <w:pPr>
              <w:jc w:val="center"/>
            </w:pPr>
            <w:r w:rsidRPr="00FA1C67">
              <w:rPr>
                <w:noProof/>
              </w:rPr>
              <w:drawing>
                <wp:inline distT="0" distB="0" distL="0" distR="0" wp14:anchorId="3B91C1C9" wp14:editId="61C3FF74">
                  <wp:extent cx="1708150" cy="1264829"/>
                  <wp:effectExtent l="0" t="0" r="6350" b="0"/>
                  <wp:docPr id="21" name="Picture 21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Picture 21" descr="Diagrama&#10;&#10;Descrição gerada automaticamente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3371" cy="12686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"/>
            <w:id w:val="-1026105206"/>
            <w:placeholder>
              <w:docPart w:val="1A1BD5508B744F0481F5E795B82F9BDD"/>
            </w:placeholder>
          </w:sdtPr>
          <w:sdtContent>
            <w:tc>
              <w:tcPr>
                <w:tcW w:w="1260" w:type="dxa"/>
              </w:tcPr>
              <w:p w14:paraId="311AD2E6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S. Kim et al., 2020)</w:t>
                </w:r>
              </w:p>
            </w:tc>
          </w:sdtContent>
        </w:sdt>
      </w:tr>
      <w:tr w:rsidR="002A0317" w:rsidRPr="00FA1C67" w14:paraId="2BFA35F8" w14:textId="77777777" w:rsidTr="00B72C8C">
        <w:trPr>
          <w:trHeight w:val="256"/>
        </w:trPr>
        <w:tc>
          <w:tcPr>
            <w:tcW w:w="1620" w:type="dxa"/>
            <w:vMerge/>
          </w:tcPr>
          <w:p w14:paraId="06B0EE4E" w14:textId="77777777" w:rsidR="002A0317" w:rsidRPr="00FA1C67" w:rsidRDefault="002A0317" w:rsidP="00B72C8C">
            <w:pPr>
              <w:rPr>
                <w:highlight w:val="yellow"/>
              </w:rPr>
            </w:pPr>
          </w:p>
        </w:tc>
        <w:tc>
          <w:tcPr>
            <w:tcW w:w="2070" w:type="dxa"/>
          </w:tcPr>
          <w:p w14:paraId="4CB2CCA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oly (vinyl alcohol) (PVA; 1% w/v) solution</w:t>
            </w:r>
          </w:p>
        </w:tc>
        <w:tc>
          <w:tcPr>
            <w:tcW w:w="1800" w:type="dxa"/>
          </w:tcPr>
          <w:p w14:paraId="0260E90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LGA (13.4 mg/mL) in acetonitrile (ACN)</w:t>
            </w:r>
          </w:p>
        </w:tc>
        <w:tc>
          <w:tcPr>
            <w:tcW w:w="1350" w:type="dxa"/>
          </w:tcPr>
          <w:p w14:paraId="5AD7546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Total flow rate: 2-12 mL/min</w:t>
            </w:r>
          </w:p>
          <w:p w14:paraId="11CED8F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Flow rate ratio= 2:1 to 10:1, </w:t>
            </w:r>
            <w:proofErr w:type="spellStart"/>
            <w:proofErr w:type="gramStart"/>
            <w:r w:rsidRPr="002A0317">
              <w:rPr>
                <w:lang w:val="en-US"/>
              </w:rPr>
              <w:t>aqueous:oilphases</w:t>
            </w:r>
            <w:proofErr w:type="spellEnd"/>
            <w:proofErr w:type="gramEnd"/>
          </w:p>
        </w:tc>
        <w:tc>
          <w:tcPr>
            <w:tcW w:w="1710" w:type="dxa"/>
          </w:tcPr>
          <w:p w14:paraId="4766D792" w14:textId="77777777" w:rsidR="002A0317" w:rsidRPr="00FA1C67" w:rsidRDefault="002A0317" w:rsidP="00B72C8C">
            <w:proofErr w:type="spellStart"/>
            <w:r w:rsidRPr="00FA1C67">
              <w:t>Rutin</w:t>
            </w:r>
            <w:proofErr w:type="spellEnd"/>
            <w:r w:rsidRPr="00FA1C67">
              <w:t xml:space="preserve"> (10 mg/</w:t>
            </w:r>
            <w:proofErr w:type="spellStart"/>
            <w:r w:rsidRPr="00FA1C67">
              <w:t>mL</w:t>
            </w:r>
            <w:proofErr w:type="spellEnd"/>
            <w:r w:rsidRPr="00FA1C67">
              <w:t>)</w:t>
            </w:r>
          </w:p>
        </w:tc>
        <w:tc>
          <w:tcPr>
            <w:tcW w:w="2430" w:type="dxa"/>
          </w:tcPr>
          <w:p w14:paraId="4F68D354" w14:textId="77777777" w:rsidR="002A0317" w:rsidRDefault="002A0317" w:rsidP="00B72C8C">
            <w:proofErr w:type="spellStart"/>
            <w:r w:rsidRPr="001E3DC1">
              <w:t>Size</w:t>
            </w:r>
            <w:proofErr w:type="spellEnd"/>
            <w:r>
              <w:t>=</w:t>
            </w:r>
            <w:r w:rsidRPr="001E3DC1">
              <w:t xml:space="preserve"> </w:t>
            </w:r>
            <w:r>
              <w:t>123.4</w:t>
            </w:r>
            <w:r w:rsidRPr="001E3DC1">
              <w:t> </w:t>
            </w:r>
            <w:proofErr w:type="spellStart"/>
            <w:r>
              <w:t>n</w:t>
            </w:r>
            <w:r w:rsidRPr="001E3DC1">
              <w:t>m</w:t>
            </w:r>
            <w:proofErr w:type="spellEnd"/>
          </w:p>
          <w:p w14:paraId="03802ED0" w14:textId="77777777" w:rsidR="002A0317" w:rsidRDefault="002A0317" w:rsidP="00B72C8C">
            <w:r>
              <w:t>DI= 0.16 ± 0.005</w:t>
            </w:r>
          </w:p>
          <w:p w14:paraId="67908740" w14:textId="77777777" w:rsidR="002A0317" w:rsidRPr="00881C5D" w:rsidRDefault="002A0317" w:rsidP="00B72C8C">
            <w:r>
              <w:t>EE=</w:t>
            </w:r>
            <w:r w:rsidRPr="000E7962">
              <w:t xml:space="preserve"> </w:t>
            </w:r>
            <w:r>
              <w:t>34 ± 2%</w:t>
            </w:r>
          </w:p>
        </w:tc>
        <w:tc>
          <w:tcPr>
            <w:tcW w:w="3240" w:type="dxa"/>
          </w:tcPr>
          <w:p w14:paraId="2EA18A1A" w14:textId="77777777" w:rsidR="002A0317" w:rsidRDefault="002A0317" w:rsidP="00B72C8C">
            <w:proofErr w:type="spellStart"/>
            <w:r w:rsidRPr="00FA1C67">
              <w:t>NanoAssemblr</w:t>
            </w:r>
            <w:proofErr w:type="spellEnd"/>
            <w:r w:rsidRPr="00FA1C67">
              <w:t xml:space="preserve">® </w:t>
            </w:r>
            <w:proofErr w:type="spellStart"/>
            <w:r w:rsidRPr="00FA1C67">
              <w:t>Benchtop</w:t>
            </w:r>
            <w:proofErr w:type="spellEnd"/>
            <w:r w:rsidRPr="00FA1C67">
              <w:t xml:space="preserve"> Device</w:t>
            </w:r>
          </w:p>
          <w:p w14:paraId="063BD7D9" w14:textId="77777777" w:rsidR="002A0317" w:rsidRPr="00FA1C67" w:rsidRDefault="002A0317" w:rsidP="00B72C8C">
            <w:pPr>
              <w:jc w:val="center"/>
            </w:pPr>
            <w:r w:rsidRPr="00FA1C67">
              <w:rPr>
                <w:noProof/>
              </w:rPr>
              <w:drawing>
                <wp:inline distT="0" distB="0" distL="0" distR="0" wp14:anchorId="372BF143" wp14:editId="2BD3754D">
                  <wp:extent cx="1603375" cy="1030223"/>
                  <wp:effectExtent l="0" t="0" r="0" b="0"/>
                  <wp:docPr id="1" name="Picture 1" descr="page3image298160390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page3image298160390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4673" b="1252"/>
                          <a:stretch/>
                        </pic:blipFill>
                        <pic:spPr bwMode="auto">
                          <a:xfrm>
                            <a:off x="0" y="0"/>
                            <a:ext cx="1607468" cy="103285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"/>
              <w:id w:val="-633784927"/>
              <w:placeholder>
                <w:docPart w:val="B5838A42D0A342419CB61129075A42D7"/>
              </w:placeholder>
            </w:sdtPr>
            <w:sdtContent>
              <w:p w14:paraId="40D44F7D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T. H. H. Vu et al., 2019)</w:t>
                </w:r>
              </w:p>
            </w:sdtContent>
          </w:sdt>
        </w:tc>
      </w:tr>
      <w:tr w:rsidR="002A0317" w:rsidRPr="00FA1C67" w14:paraId="0BC554A5" w14:textId="77777777" w:rsidTr="00B72C8C">
        <w:trPr>
          <w:trHeight w:val="256"/>
        </w:trPr>
        <w:tc>
          <w:tcPr>
            <w:tcW w:w="1620" w:type="dxa"/>
            <w:vMerge/>
          </w:tcPr>
          <w:p w14:paraId="38F5307A" w14:textId="77777777" w:rsidR="002A0317" w:rsidRPr="00793895" w:rsidRDefault="002A0317" w:rsidP="00B72C8C"/>
        </w:tc>
        <w:tc>
          <w:tcPr>
            <w:tcW w:w="2070" w:type="dxa"/>
          </w:tcPr>
          <w:p w14:paraId="315199CE" w14:textId="77777777" w:rsidR="002A0317" w:rsidRPr="00FA1C67" w:rsidRDefault="002A0317" w:rsidP="00B72C8C">
            <w:proofErr w:type="spellStart"/>
            <w:r w:rsidRPr="00FA1C67">
              <w:t>Water</w:t>
            </w:r>
            <w:proofErr w:type="spellEnd"/>
          </w:p>
        </w:tc>
        <w:tc>
          <w:tcPr>
            <w:tcW w:w="1800" w:type="dxa"/>
          </w:tcPr>
          <w:p w14:paraId="2286336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Tween 20 </w:t>
            </w:r>
            <w:r w:rsidRPr="002A0317">
              <w:rPr>
                <w:shd w:val="clear" w:color="auto" w:fill="FFFFFF"/>
                <w:lang w:val="en-US"/>
              </w:rPr>
              <w:t>dissolved in ethyl acetate</w:t>
            </w:r>
          </w:p>
        </w:tc>
        <w:tc>
          <w:tcPr>
            <w:tcW w:w="1350" w:type="dxa"/>
          </w:tcPr>
          <w:p w14:paraId="116DC4E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</w:t>
            </w:r>
            <w:r w:rsidRPr="002A0317">
              <w:rPr>
                <w:vertAlign w:val="subscript"/>
                <w:lang w:val="en-US"/>
              </w:rPr>
              <w:t>c</w:t>
            </w:r>
            <w:r w:rsidRPr="002A0317">
              <w:rPr>
                <w:lang w:val="en-US"/>
              </w:rPr>
              <w:t>= 4.20 bar</w:t>
            </w:r>
          </w:p>
          <w:p w14:paraId="3B28131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</w:t>
            </w:r>
            <w:r w:rsidRPr="002A0317">
              <w:rPr>
                <w:vertAlign w:val="subscript"/>
                <w:lang w:val="en-US"/>
              </w:rPr>
              <w:t>d</w:t>
            </w:r>
            <w:r w:rsidRPr="002A0317">
              <w:rPr>
                <w:lang w:val="en-US"/>
              </w:rPr>
              <w:t>= 3.81 bar</w:t>
            </w:r>
          </w:p>
          <w:p w14:paraId="0B70F0D0" w14:textId="77777777" w:rsidR="002A0317" w:rsidRPr="002A0317" w:rsidRDefault="002A0317" w:rsidP="00B72C8C">
            <w:pPr>
              <w:rPr>
                <w:shd w:val="clear" w:color="auto" w:fill="FFFFFF"/>
                <w:lang w:val="en-US"/>
              </w:rPr>
            </w:pPr>
            <w:r w:rsidRPr="002A0317">
              <w:rPr>
                <w:lang w:val="en-US"/>
              </w:rPr>
              <w:t>For the smallest particle size</w:t>
            </w:r>
          </w:p>
        </w:tc>
        <w:tc>
          <w:tcPr>
            <w:tcW w:w="1710" w:type="dxa"/>
          </w:tcPr>
          <w:p w14:paraId="06D3096C" w14:textId="77777777" w:rsidR="002A0317" w:rsidRPr="00FA1C67" w:rsidRDefault="002A0317" w:rsidP="00B72C8C">
            <w:proofErr w:type="spellStart"/>
            <w:r w:rsidRPr="00787555">
              <w:rPr>
                <w:shd w:val="clear" w:color="auto" w:fill="FFFFFF"/>
              </w:rPr>
              <w:t>Fenofibrate</w:t>
            </w:r>
            <w:proofErr w:type="spellEnd"/>
            <w:r>
              <w:rPr>
                <w:shd w:val="clear" w:color="auto" w:fill="FFFFFF"/>
              </w:rPr>
              <w:t xml:space="preserve"> (0.5 %</w:t>
            </w:r>
            <w:proofErr w:type="spellStart"/>
            <w:r>
              <w:rPr>
                <w:shd w:val="clear" w:color="auto" w:fill="FFFFFF"/>
              </w:rPr>
              <w:t>wt</w:t>
            </w:r>
            <w:proofErr w:type="spellEnd"/>
            <w:r>
              <w:rPr>
                <w:shd w:val="clear" w:color="auto" w:fill="FFFFFF"/>
              </w:rPr>
              <w:t>)</w:t>
            </w:r>
          </w:p>
        </w:tc>
        <w:tc>
          <w:tcPr>
            <w:tcW w:w="2430" w:type="dxa"/>
          </w:tcPr>
          <w:p w14:paraId="691D2E0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 &lt; 1 µm</w:t>
            </w:r>
          </w:p>
          <w:p w14:paraId="1F7AB7E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DI= not specified </w:t>
            </w:r>
          </w:p>
        </w:tc>
        <w:tc>
          <w:tcPr>
            <w:tcW w:w="3240" w:type="dxa"/>
          </w:tcPr>
          <w:p w14:paraId="41EED797" w14:textId="77777777" w:rsidR="002A0317" w:rsidRDefault="002A0317" w:rsidP="00B72C8C">
            <w:r w:rsidRPr="00FA1C67">
              <w:t>Glass</w:t>
            </w:r>
            <w:r>
              <w:t xml:space="preserve"> </w:t>
            </w:r>
            <w:proofErr w:type="spellStart"/>
            <w:r>
              <w:t>microfluidic</w:t>
            </w:r>
            <w:proofErr w:type="spellEnd"/>
            <w:r w:rsidRPr="00FA1C67">
              <w:t xml:space="preserve"> device</w:t>
            </w:r>
          </w:p>
          <w:p w14:paraId="02D18331" w14:textId="77777777" w:rsidR="002A0317" w:rsidRPr="00FA1C67" w:rsidRDefault="002A0317" w:rsidP="00B72C8C">
            <w:pPr>
              <w:jc w:val="center"/>
            </w:pPr>
            <w:r w:rsidRPr="00FA1C67">
              <w:rPr>
                <w:noProof/>
              </w:rPr>
              <w:drawing>
                <wp:inline distT="0" distB="0" distL="0" distR="0" wp14:anchorId="6A47DC45" wp14:editId="61DA1FFA">
                  <wp:extent cx="1572768" cy="1569049"/>
                  <wp:effectExtent l="0" t="0" r="8890" b="0"/>
                  <wp:docPr id="22" name="Picture 22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Picture 22" descr="Diagrama&#10;&#10;Descrição gerada automaticamente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78143" cy="15744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"/>
            <w:id w:val="409581131"/>
            <w:placeholder>
              <w:docPart w:val="0DE8DEEA87AF4AF5BCFAF13BA83B2E8A"/>
            </w:placeholder>
          </w:sdtPr>
          <w:sdtContent>
            <w:tc>
              <w:tcPr>
                <w:tcW w:w="1260" w:type="dxa"/>
              </w:tcPr>
              <w:p w14:paraId="3AA29F48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Lorenz et al., 2018)</w:t>
                </w:r>
              </w:p>
            </w:tc>
          </w:sdtContent>
        </w:sdt>
      </w:tr>
      <w:tr w:rsidR="002A0317" w:rsidRPr="00FA1C67" w14:paraId="277F5CF3" w14:textId="77777777" w:rsidTr="00B72C8C">
        <w:trPr>
          <w:trHeight w:val="256"/>
        </w:trPr>
        <w:tc>
          <w:tcPr>
            <w:tcW w:w="1620" w:type="dxa"/>
          </w:tcPr>
          <w:p w14:paraId="2C4CECFF" w14:textId="77777777" w:rsidR="002A0317" w:rsidRPr="00793895" w:rsidRDefault="002A0317" w:rsidP="00B72C8C">
            <w:r w:rsidRPr="00793895">
              <w:t>O/W/O-</w:t>
            </w:r>
          </w:p>
          <w:p w14:paraId="1E2CCF2D" w14:textId="77777777" w:rsidR="002A0317" w:rsidRPr="00B071E4" w:rsidRDefault="002A0317" w:rsidP="00B72C8C">
            <w:pPr>
              <w:rPr>
                <w:highlight w:val="yellow"/>
              </w:rPr>
            </w:pPr>
            <w:r w:rsidRPr="00B071E4">
              <w:lastRenderedPageBreak/>
              <w:t>Core-</w:t>
            </w:r>
            <w:proofErr w:type="spellStart"/>
            <w:r w:rsidRPr="00B071E4">
              <w:t>shell</w:t>
            </w:r>
            <w:proofErr w:type="spellEnd"/>
            <w:r w:rsidRPr="00B071E4">
              <w:t xml:space="preserve"> </w:t>
            </w:r>
            <w:proofErr w:type="spellStart"/>
            <w:r w:rsidRPr="00B071E4">
              <w:t>microcapsule</w:t>
            </w:r>
            <w:proofErr w:type="spellEnd"/>
          </w:p>
        </w:tc>
        <w:tc>
          <w:tcPr>
            <w:tcW w:w="2070" w:type="dxa"/>
          </w:tcPr>
          <w:p w14:paraId="3814B15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lastRenderedPageBreak/>
              <w:t>Middle phase:</w:t>
            </w:r>
            <w:r w:rsidRPr="002A0317">
              <w:rPr>
                <w:lang w:val="en-US"/>
              </w:rPr>
              <w:t xml:space="preserve"> an aqueous solution </w:t>
            </w:r>
            <w:r w:rsidRPr="002A0317">
              <w:rPr>
                <w:lang w:val="en-US"/>
              </w:rPr>
              <w:lastRenderedPageBreak/>
              <w:t>containing CaCl</w:t>
            </w:r>
            <w:r w:rsidRPr="002A0317">
              <w:rPr>
                <w:vertAlign w:val="subscript"/>
                <w:lang w:val="en-US"/>
              </w:rPr>
              <w:t>2</w:t>
            </w:r>
            <w:r w:rsidRPr="002A0317">
              <w:rPr>
                <w:lang w:val="en-US"/>
              </w:rPr>
              <w:t xml:space="preserve"> (100 × 10</w:t>
            </w:r>
            <w:r w:rsidRPr="002A0317">
              <w:rPr>
                <w:vertAlign w:val="superscript"/>
                <w:lang w:val="en-US"/>
              </w:rPr>
              <w:t>-3</w:t>
            </w:r>
            <w:r w:rsidRPr="002A0317">
              <w:rPr>
                <w:lang w:val="en-US"/>
              </w:rPr>
              <w:t xml:space="preserve"> M), disodium-EDTA (100 × 10</w:t>
            </w:r>
            <w:r w:rsidRPr="002A0317">
              <w:rPr>
                <w:vertAlign w:val="superscript"/>
                <w:lang w:val="en-US"/>
              </w:rPr>
              <w:t>-3</w:t>
            </w:r>
            <w:r w:rsidRPr="002A0317">
              <w:rPr>
                <w:lang w:val="en-US"/>
              </w:rPr>
              <w:t xml:space="preserve"> M) and sodium alginate (2.0%; pH 7.0)</w:t>
            </w:r>
          </w:p>
        </w:tc>
        <w:tc>
          <w:tcPr>
            <w:tcW w:w="1800" w:type="dxa"/>
          </w:tcPr>
          <w:p w14:paraId="0CE40EB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lastRenderedPageBreak/>
              <w:t>Outer phase:</w:t>
            </w:r>
            <w:r w:rsidRPr="002A0317">
              <w:rPr>
                <w:lang w:val="en-US"/>
              </w:rPr>
              <w:t xml:space="preserve"> soybean oil, </w:t>
            </w:r>
            <w:r w:rsidRPr="002A0317">
              <w:rPr>
                <w:lang w:val="en-US"/>
              </w:rPr>
              <w:lastRenderedPageBreak/>
              <w:t xml:space="preserve">acetic acid (5% w/v) and PGPR (5.0% w/v) </w:t>
            </w:r>
          </w:p>
          <w:p w14:paraId="2415D14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soybean</w:t>
            </w:r>
          </w:p>
          <w:p w14:paraId="740A9D95" w14:textId="77777777" w:rsidR="002A0317" w:rsidRPr="002A0317" w:rsidRDefault="002A0317" w:rsidP="00B72C8C">
            <w:pPr>
              <w:rPr>
                <w:shd w:val="clear" w:color="auto" w:fill="FFFFFF"/>
                <w:lang w:val="en-US"/>
              </w:rPr>
            </w:pPr>
            <w:r w:rsidRPr="002A0317">
              <w:rPr>
                <w:lang w:val="en-US"/>
              </w:rPr>
              <w:t>oil, benzyl benzoate (1:1), and PGPR (2.0% w/v)</w:t>
            </w:r>
          </w:p>
        </w:tc>
        <w:tc>
          <w:tcPr>
            <w:tcW w:w="1350" w:type="dxa"/>
          </w:tcPr>
          <w:p w14:paraId="564C4295" w14:textId="77777777" w:rsidR="002A0317" w:rsidRPr="0065277C" w:rsidRDefault="002A0317" w:rsidP="00B72C8C">
            <w:r w:rsidRPr="0065277C">
              <w:lastRenderedPageBreak/>
              <w:t>Q</w:t>
            </w:r>
            <w:r>
              <w:rPr>
                <w:vertAlign w:val="subscript"/>
              </w:rPr>
              <w:t>i</w:t>
            </w:r>
            <w:r w:rsidRPr="0065277C">
              <w:t>= 2.2 µL/h.</w:t>
            </w:r>
          </w:p>
          <w:p w14:paraId="46A325DF" w14:textId="77777777" w:rsidR="002A0317" w:rsidRPr="0065277C" w:rsidRDefault="002A0317" w:rsidP="00B72C8C">
            <w:proofErr w:type="spellStart"/>
            <w:r w:rsidRPr="0065277C">
              <w:lastRenderedPageBreak/>
              <w:t>Q</w:t>
            </w:r>
            <w:r w:rsidRPr="0065277C">
              <w:rPr>
                <w:vertAlign w:val="subscript"/>
              </w:rPr>
              <w:t>m</w:t>
            </w:r>
            <w:proofErr w:type="spellEnd"/>
            <w:r>
              <w:t>=</w:t>
            </w:r>
            <w:r w:rsidRPr="0065277C">
              <w:t xml:space="preserve"> 5.0 µL/h.</w:t>
            </w:r>
          </w:p>
          <w:p w14:paraId="7BF0AA62" w14:textId="77777777" w:rsidR="002A0317" w:rsidRPr="0065277C" w:rsidRDefault="002A0317" w:rsidP="00B72C8C">
            <w:proofErr w:type="spellStart"/>
            <w:r w:rsidRPr="0065277C">
              <w:t>Q</w:t>
            </w:r>
            <w:r>
              <w:rPr>
                <w:vertAlign w:val="subscript"/>
              </w:rPr>
              <w:t>o</w:t>
            </w:r>
            <w:proofErr w:type="spellEnd"/>
            <w:r>
              <w:t>=</w:t>
            </w:r>
            <w:r w:rsidRPr="0065277C">
              <w:t xml:space="preserve"> 68.1 µL/h</w:t>
            </w:r>
          </w:p>
          <w:p w14:paraId="5AC571A7" w14:textId="77777777" w:rsidR="002A0317" w:rsidRDefault="002A0317" w:rsidP="00B72C8C"/>
        </w:tc>
        <w:tc>
          <w:tcPr>
            <w:tcW w:w="1710" w:type="dxa"/>
          </w:tcPr>
          <w:p w14:paraId="63A5FDD7" w14:textId="77777777" w:rsidR="002A0317" w:rsidRPr="002A0317" w:rsidRDefault="002A0317" w:rsidP="00B72C8C">
            <w:pPr>
              <w:rPr>
                <w:highlight w:val="yellow"/>
                <w:shd w:val="clear" w:color="auto" w:fill="FFFFFF"/>
                <w:lang w:val="en-US"/>
              </w:rPr>
            </w:pPr>
            <w:r w:rsidRPr="002A0317">
              <w:rPr>
                <w:lang w:val="en-US"/>
              </w:rPr>
              <w:lastRenderedPageBreak/>
              <w:t xml:space="preserve">Thyme essential oil and lavender </w:t>
            </w:r>
            <w:r w:rsidRPr="002A0317">
              <w:rPr>
                <w:lang w:val="en-US"/>
              </w:rPr>
              <w:lastRenderedPageBreak/>
              <w:t>essential oil (33.33% v/v)</w:t>
            </w:r>
          </w:p>
        </w:tc>
        <w:tc>
          <w:tcPr>
            <w:tcW w:w="2430" w:type="dxa"/>
          </w:tcPr>
          <w:p w14:paraId="720809B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lastRenderedPageBreak/>
              <w:t>Size= 182-342 µm</w:t>
            </w:r>
          </w:p>
          <w:p w14:paraId="39692E1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DI= 2.4-2.8% </w:t>
            </w:r>
          </w:p>
          <w:p w14:paraId="131ABB6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lastRenderedPageBreak/>
              <w:t>EE= not specified</w:t>
            </w:r>
          </w:p>
          <w:p w14:paraId="0394CA25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3240" w:type="dxa"/>
          </w:tcPr>
          <w:p w14:paraId="7E1BB1D9" w14:textId="77777777" w:rsidR="002A0317" w:rsidRDefault="002A0317" w:rsidP="00B72C8C">
            <w:r w:rsidRPr="00FA1C67">
              <w:lastRenderedPageBreak/>
              <w:t>Glass</w:t>
            </w:r>
            <w:r>
              <w:t xml:space="preserve"> </w:t>
            </w:r>
            <w:proofErr w:type="spellStart"/>
            <w:r>
              <w:t>microfluidic</w:t>
            </w:r>
            <w:proofErr w:type="spellEnd"/>
            <w:r w:rsidRPr="00FA1C67">
              <w:t xml:space="preserve"> device</w:t>
            </w:r>
          </w:p>
          <w:p w14:paraId="0782CBD2" w14:textId="77777777" w:rsidR="002A0317" w:rsidRDefault="002A0317" w:rsidP="00B72C8C"/>
          <w:p w14:paraId="3FD1DFAD" w14:textId="77777777" w:rsidR="002A0317" w:rsidRPr="00FA1C67" w:rsidRDefault="002A0317" w:rsidP="00B72C8C">
            <w:r w:rsidRPr="00FA1C67">
              <w:rPr>
                <w:noProof/>
              </w:rPr>
              <w:lastRenderedPageBreak/>
              <w:drawing>
                <wp:inline distT="0" distB="0" distL="0" distR="0" wp14:anchorId="08099CA8" wp14:editId="73CB7C8B">
                  <wp:extent cx="2009775" cy="757453"/>
                  <wp:effectExtent l="0" t="0" r="0" b="5080"/>
                  <wp:docPr id="23" name="Picture 23" descr="Diagrama, Esquemático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Picture 23" descr="Diagrama, Esquemático&#10;&#10;Descrição gerada automaticamente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738" cy="7781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"/>
            <w:id w:val="906340771"/>
            <w:placeholder>
              <w:docPart w:val="8F060381DB324A8387D84FA5230CF4EB"/>
            </w:placeholder>
          </w:sdtPr>
          <w:sdtContent>
            <w:tc>
              <w:tcPr>
                <w:tcW w:w="1260" w:type="dxa"/>
              </w:tcPr>
              <w:p w14:paraId="717EC603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Mou</w:t>
                </w:r>
                <w:proofErr w:type="spellEnd"/>
                <w:r w:rsidRPr="00560DA4">
                  <w:rPr>
                    <w:color w:val="000000"/>
                  </w:rPr>
                  <w:t xml:space="preserve"> et al., 2020)</w:t>
                </w:r>
              </w:p>
            </w:tc>
          </w:sdtContent>
        </w:sdt>
      </w:tr>
      <w:tr w:rsidR="002A0317" w:rsidRPr="00FA1C67" w14:paraId="0129E145" w14:textId="77777777" w:rsidTr="00B72C8C">
        <w:trPr>
          <w:trHeight w:val="256"/>
        </w:trPr>
        <w:tc>
          <w:tcPr>
            <w:tcW w:w="1620" w:type="dxa"/>
          </w:tcPr>
          <w:p w14:paraId="5C1D937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W/O/W- Giant liposome</w:t>
            </w:r>
          </w:p>
        </w:tc>
        <w:tc>
          <w:tcPr>
            <w:tcW w:w="2070" w:type="dxa"/>
          </w:tcPr>
          <w:p w14:paraId="75B031F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:</w:t>
            </w:r>
            <w:r w:rsidRPr="002A0317">
              <w:rPr>
                <w:lang w:val="en-US"/>
              </w:rPr>
              <w:t xml:space="preserve"> poly (vinyl alcohol) (PVA; 10 % w/v)</w:t>
            </w:r>
          </w:p>
          <w:p w14:paraId="0379F833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PVA (1% w/v) and dextran (9% w/v)</w:t>
            </w:r>
          </w:p>
          <w:p w14:paraId="79336ECD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452EAA1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:</w:t>
            </w:r>
            <w:r w:rsidRPr="002A0317">
              <w:rPr>
                <w:lang w:val="en-US"/>
              </w:rPr>
              <w:t xml:space="preserve"> soybean lecithin (0.5% w/v) in the following organic solvent mixtures (1:1.8 v/v): chloroform/hexane; ethyl acetate/hexane or ethyl acetate/pentane.</w:t>
            </w:r>
          </w:p>
        </w:tc>
        <w:tc>
          <w:tcPr>
            <w:tcW w:w="1350" w:type="dxa"/>
          </w:tcPr>
          <w:p w14:paraId="2A409C8F" w14:textId="77777777" w:rsidR="002A0317" w:rsidRPr="00FA1C67" w:rsidRDefault="002A0317" w:rsidP="00B72C8C">
            <w:r w:rsidRPr="00FA1C67">
              <w:t>Q</w:t>
            </w:r>
            <w:r w:rsidRPr="00173D47">
              <w:rPr>
                <w:vertAlign w:val="subscript"/>
              </w:rPr>
              <w:t>i</w:t>
            </w:r>
            <w:r w:rsidRPr="00FA1C67">
              <w:t>= 1000 </w:t>
            </w:r>
            <w:proofErr w:type="spellStart"/>
            <w:r w:rsidRPr="00FA1C67">
              <w:t>μl</w:t>
            </w:r>
            <w:proofErr w:type="spellEnd"/>
            <w:r w:rsidRPr="00FA1C67">
              <w:t>/h</w:t>
            </w:r>
          </w:p>
          <w:p w14:paraId="0BC2F01F" w14:textId="77777777" w:rsidR="002A0317" w:rsidRPr="00FA1C67" w:rsidRDefault="002A0317" w:rsidP="00B72C8C">
            <w:proofErr w:type="spellStart"/>
            <w:r w:rsidRPr="00FA1C67">
              <w:t>Q</w:t>
            </w:r>
            <w:r w:rsidRPr="00173D47">
              <w:rPr>
                <w:vertAlign w:val="subscript"/>
              </w:rPr>
              <w:t>m</w:t>
            </w:r>
            <w:proofErr w:type="spellEnd"/>
            <w:r w:rsidRPr="00FA1C67">
              <w:t>= 1000 </w:t>
            </w:r>
            <w:proofErr w:type="spellStart"/>
            <w:r w:rsidRPr="00FA1C67">
              <w:t>μl</w:t>
            </w:r>
            <w:proofErr w:type="spellEnd"/>
            <w:r w:rsidRPr="00FA1C67">
              <w:t>/h</w:t>
            </w:r>
          </w:p>
          <w:p w14:paraId="50828464" w14:textId="77777777" w:rsidR="002A0317" w:rsidRPr="00FA1C67" w:rsidRDefault="002A0317" w:rsidP="00B72C8C">
            <w:proofErr w:type="spellStart"/>
            <w:r w:rsidRPr="00FA1C67">
              <w:t>Q</w:t>
            </w:r>
            <w:r w:rsidRPr="00173D47">
              <w:rPr>
                <w:vertAlign w:val="subscript"/>
              </w:rPr>
              <w:t>o</w:t>
            </w:r>
            <w:proofErr w:type="spellEnd"/>
            <w:r w:rsidRPr="00FA1C67">
              <w:t>= 3,000-12</w:t>
            </w:r>
            <w:r>
              <w:t>,</w:t>
            </w:r>
            <w:r w:rsidRPr="00FA1C67">
              <w:t>000 </w:t>
            </w:r>
            <w:proofErr w:type="spellStart"/>
            <w:r w:rsidRPr="00FA1C67">
              <w:t>μl</w:t>
            </w:r>
            <w:proofErr w:type="spellEnd"/>
            <w:r w:rsidRPr="00FA1C67">
              <w:t>/h.</w:t>
            </w:r>
          </w:p>
        </w:tc>
        <w:tc>
          <w:tcPr>
            <w:tcW w:w="1710" w:type="dxa"/>
          </w:tcPr>
          <w:p w14:paraId="3A1DD3D5" w14:textId="77777777" w:rsidR="002A0317" w:rsidRPr="00FA1C67" w:rsidRDefault="002A0317" w:rsidP="00B72C8C">
            <w:r w:rsidRPr="00FA1C67">
              <w:t>β-</w:t>
            </w:r>
            <w:proofErr w:type="spellStart"/>
            <w:r w:rsidRPr="00FA1C67">
              <w:t>carotene</w:t>
            </w:r>
            <w:proofErr w:type="spellEnd"/>
          </w:p>
          <w:p w14:paraId="2554749D" w14:textId="77777777" w:rsidR="002A0317" w:rsidRDefault="002A0317" w:rsidP="00B72C8C">
            <w:r w:rsidRPr="00FA1C67">
              <w:t>(0.125% w/v)</w:t>
            </w:r>
          </w:p>
        </w:tc>
        <w:tc>
          <w:tcPr>
            <w:tcW w:w="2430" w:type="dxa"/>
          </w:tcPr>
          <w:p w14:paraId="340A638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100-180 µm</w:t>
            </w:r>
          </w:p>
          <w:p w14:paraId="0D99309A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= 3-6 %</w:t>
            </w:r>
          </w:p>
          <w:p w14:paraId="48EA2F67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not specified</w:t>
            </w:r>
          </w:p>
          <w:p w14:paraId="5B2969BE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3240" w:type="dxa"/>
          </w:tcPr>
          <w:p w14:paraId="5ECA8A5E" w14:textId="77777777" w:rsidR="002A0317" w:rsidRDefault="002A0317" w:rsidP="00B72C8C">
            <w:r w:rsidRPr="00FA1C67">
              <w:t xml:space="preserve">Glass </w:t>
            </w:r>
            <w:proofErr w:type="spellStart"/>
            <w:r w:rsidRPr="00FA1C67">
              <w:t>microfluidic</w:t>
            </w:r>
            <w:proofErr w:type="spellEnd"/>
            <w:r w:rsidRPr="00FA1C67">
              <w:t xml:space="preserve"> device</w:t>
            </w:r>
          </w:p>
          <w:p w14:paraId="1B2B2B04" w14:textId="77777777" w:rsidR="002A0317" w:rsidRDefault="002A0317" w:rsidP="00B72C8C"/>
          <w:p w14:paraId="621DFD63" w14:textId="77777777" w:rsidR="002A0317" w:rsidRPr="00FA1C67" w:rsidRDefault="002A0317" w:rsidP="00B72C8C">
            <w:r w:rsidRPr="00FA1C67">
              <w:rPr>
                <w:noProof/>
              </w:rPr>
              <w:drawing>
                <wp:inline distT="0" distB="0" distL="0" distR="0" wp14:anchorId="6075E471" wp14:editId="25C9BE4F">
                  <wp:extent cx="2060258" cy="995720"/>
                  <wp:effectExtent l="0" t="0" r="0" b="0"/>
                  <wp:docPr id="5" name="Picture 5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5" descr="Diagrama&#10;&#10;Descrição gerada automaticamente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853" cy="99794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"/>
              <w:id w:val="251784045"/>
              <w:placeholder>
                <w:docPart w:val="9073EB3E6EE34477875EF0F49FBBCC71"/>
              </w:placeholder>
            </w:sdtPr>
            <w:sdtContent>
              <w:p w14:paraId="338E9D00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Michelon et al., 2019a)</w:t>
                </w:r>
              </w:p>
            </w:sdtContent>
          </w:sdt>
        </w:tc>
      </w:tr>
      <w:tr w:rsidR="002A0317" w:rsidRPr="00FA1C67" w14:paraId="03A86434" w14:textId="77777777" w:rsidTr="00B72C8C">
        <w:trPr>
          <w:trHeight w:val="256"/>
        </w:trPr>
        <w:tc>
          <w:tcPr>
            <w:tcW w:w="1620" w:type="dxa"/>
            <w:vMerge w:val="restart"/>
          </w:tcPr>
          <w:p w14:paraId="3EB3C67E" w14:textId="77777777" w:rsidR="002A0317" w:rsidRPr="00FA1C67" w:rsidRDefault="002A0317" w:rsidP="00B72C8C">
            <w:r>
              <w:t>W/O-Microgel</w:t>
            </w:r>
          </w:p>
        </w:tc>
        <w:tc>
          <w:tcPr>
            <w:tcW w:w="2070" w:type="dxa"/>
          </w:tcPr>
          <w:p w14:paraId="11D2B2F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ectin solution (0.5 and 1% w/w)</w:t>
            </w:r>
          </w:p>
        </w:tc>
        <w:tc>
          <w:tcPr>
            <w:tcW w:w="1800" w:type="dxa"/>
          </w:tcPr>
          <w:p w14:paraId="5B29190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Acetic acid and CaCO</w:t>
            </w:r>
            <w:r w:rsidRPr="002A0317">
              <w:rPr>
                <w:vertAlign w:val="subscript"/>
                <w:lang w:val="en-US"/>
              </w:rPr>
              <w:t xml:space="preserve">3 </w:t>
            </w:r>
            <w:r w:rsidRPr="002A0317">
              <w:rPr>
                <w:lang w:val="en-US"/>
              </w:rPr>
              <w:t>in rapeseed oil</w:t>
            </w:r>
          </w:p>
        </w:tc>
        <w:tc>
          <w:tcPr>
            <w:tcW w:w="1350" w:type="dxa"/>
          </w:tcPr>
          <w:p w14:paraId="52B122B0" w14:textId="77777777" w:rsidR="002A0317" w:rsidRPr="00635514" w:rsidRDefault="002A0317" w:rsidP="00B72C8C">
            <w:proofErr w:type="spellStart"/>
            <w:r w:rsidRPr="00635514">
              <w:t>Q</w:t>
            </w:r>
            <w:r w:rsidRPr="00635514">
              <w:rPr>
                <w:vertAlign w:val="subscript"/>
              </w:rPr>
              <w:t>d</w:t>
            </w:r>
            <w:proofErr w:type="spellEnd"/>
            <w:r>
              <w:t>=</w:t>
            </w:r>
            <w:r w:rsidRPr="00635514">
              <w:t xml:space="preserve"> 1 </w:t>
            </w:r>
            <w:proofErr w:type="spellStart"/>
            <w:r w:rsidRPr="00635514">
              <w:t>mL</w:t>
            </w:r>
            <w:proofErr w:type="spellEnd"/>
            <w:r w:rsidRPr="00635514">
              <w:t>/h</w:t>
            </w:r>
          </w:p>
          <w:p w14:paraId="708CA648" w14:textId="77777777" w:rsidR="002A0317" w:rsidRPr="00B071E4" w:rsidRDefault="002A0317" w:rsidP="00B72C8C">
            <w:proofErr w:type="spellStart"/>
            <w:r w:rsidRPr="00635514">
              <w:t>Q</w:t>
            </w:r>
            <w:r w:rsidRPr="00635514">
              <w:rPr>
                <w:vertAlign w:val="subscript"/>
              </w:rPr>
              <w:t>c</w:t>
            </w:r>
            <w:proofErr w:type="spellEnd"/>
            <w:r>
              <w:t>=</w:t>
            </w:r>
            <w:r w:rsidRPr="00635514">
              <w:t xml:space="preserve"> 9 </w:t>
            </w:r>
            <w:proofErr w:type="spellStart"/>
            <w:r w:rsidRPr="00635514">
              <w:t>mL</w:t>
            </w:r>
            <w:proofErr w:type="spellEnd"/>
            <w:r w:rsidRPr="00635514">
              <w:t>/h</w:t>
            </w:r>
          </w:p>
        </w:tc>
        <w:tc>
          <w:tcPr>
            <w:tcW w:w="1710" w:type="dxa"/>
          </w:tcPr>
          <w:p w14:paraId="5ED40B05" w14:textId="77777777" w:rsidR="002A0317" w:rsidRPr="002A0317" w:rsidRDefault="002A0317" w:rsidP="00B72C8C">
            <w:pPr>
              <w:rPr>
                <w:highlight w:val="yellow"/>
                <w:lang w:val="en-US"/>
              </w:rPr>
            </w:pPr>
            <w:r w:rsidRPr="002A0317">
              <w:rPr>
                <w:lang w:val="en-US"/>
              </w:rPr>
              <w:t>Silver and gold nanoparticles (5.5 nm; 1.5 mg/mL)</w:t>
            </w:r>
          </w:p>
        </w:tc>
        <w:tc>
          <w:tcPr>
            <w:tcW w:w="2430" w:type="dxa"/>
          </w:tcPr>
          <w:p w14:paraId="07B7AA3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The microgel was able to encapsulate nanoparticles </w:t>
            </w:r>
          </w:p>
        </w:tc>
        <w:tc>
          <w:tcPr>
            <w:tcW w:w="3240" w:type="dxa"/>
          </w:tcPr>
          <w:p w14:paraId="2C08D871" w14:textId="77777777" w:rsidR="002A0317" w:rsidRDefault="002A0317" w:rsidP="00B72C8C">
            <w:proofErr w:type="spellStart"/>
            <w:r>
              <w:t>Polycarbonate</w:t>
            </w:r>
            <w:proofErr w:type="spellEnd"/>
            <w:r>
              <w:t xml:space="preserve"> (PC) </w:t>
            </w:r>
            <w:proofErr w:type="spellStart"/>
            <w:r>
              <w:t>microfluidic</w:t>
            </w:r>
            <w:proofErr w:type="spellEnd"/>
            <w:r>
              <w:t xml:space="preserve"> device </w:t>
            </w:r>
          </w:p>
          <w:p w14:paraId="6A643B31" w14:textId="77777777" w:rsidR="002A0317" w:rsidRPr="00FA1C67" w:rsidRDefault="002A0317" w:rsidP="00B72C8C">
            <w:r w:rsidRPr="00BA27F5">
              <w:rPr>
                <w:noProof/>
              </w:rPr>
              <w:drawing>
                <wp:inline distT="0" distB="0" distL="0" distR="0" wp14:anchorId="4796AED2" wp14:editId="7ABD8B1F">
                  <wp:extent cx="2101215" cy="1013460"/>
                  <wp:effectExtent l="0" t="0" r="0" b="2540"/>
                  <wp:docPr id="25" name="Picture 25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Picture 25" descr="Diagrama&#10;&#10;Descrição gerada automaticamente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01215" cy="10134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"/>
            <w:id w:val="305899230"/>
            <w:placeholder>
              <w:docPart w:val="2290316980FA417DA95CAB56549DC531"/>
            </w:placeholder>
          </w:sdtPr>
          <w:sdtContent>
            <w:tc>
              <w:tcPr>
                <w:tcW w:w="1260" w:type="dxa"/>
              </w:tcPr>
              <w:p w14:paraId="223FC655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Ogończyk</w:t>
                </w:r>
                <w:proofErr w:type="spellEnd"/>
                <w:r w:rsidRPr="00560DA4">
                  <w:rPr>
                    <w:color w:val="000000"/>
                  </w:rPr>
                  <w:t xml:space="preserve"> et al., 2011)</w:t>
                </w:r>
              </w:p>
            </w:tc>
          </w:sdtContent>
        </w:sdt>
      </w:tr>
      <w:tr w:rsidR="002A0317" w:rsidRPr="00FA1C67" w14:paraId="6457262E" w14:textId="77777777" w:rsidTr="00B72C8C">
        <w:trPr>
          <w:trHeight w:val="256"/>
        </w:trPr>
        <w:tc>
          <w:tcPr>
            <w:tcW w:w="1620" w:type="dxa"/>
            <w:vMerge/>
          </w:tcPr>
          <w:p w14:paraId="6E18D0A4" w14:textId="77777777" w:rsidR="002A0317" w:rsidRPr="00FA1C67" w:rsidRDefault="002A0317" w:rsidP="00B72C8C"/>
        </w:tc>
        <w:tc>
          <w:tcPr>
            <w:tcW w:w="2070" w:type="dxa"/>
          </w:tcPr>
          <w:p w14:paraId="490914C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Gellan gum (0.10–0.30% w/w) and </w:t>
            </w:r>
            <w:proofErr w:type="spellStart"/>
            <w:r w:rsidRPr="002A0317">
              <w:rPr>
                <w:i/>
                <w:iCs/>
                <w:lang w:val="en-US"/>
              </w:rPr>
              <w:t>Jabuticaba</w:t>
            </w:r>
            <w:proofErr w:type="spellEnd"/>
            <w:r w:rsidRPr="002A0317">
              <w:rPr>
                <w:lang w:val="en-US"/>
              </w:rPr>
              <w:t xml:space="preserve"> extract (diluted in 0.025 M potassium chloride pH 1 and 0.4 M sodium acetate pH 4.5)</w:t>
            </w:r>
          </w:p>
          <w:p w14:paraId="7C6F9B44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60A472A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PGPR (4% w/w) and calcium acetate (1% w/w) added to the soybean </w:t>
            </w:r>
            <w:proofErr w:type="gramStart"/>
            <w:r w:rsidRPr="002A0317">
              <w:rPr>
                <w:lang w:val="en-US"/>
              </w:rPr>
              <w:t>oil</w:t>
            </w:r>
            <w:proofErr w:type="gramEnd"/>
          </w:p>
          <w:p w14:paraId="1FCEEFFF" w14:textId="77777777" w:rsidR="002A0317" w:rsidRPr="002A0317" w:rsidRDefault="002A0317" w:rsidP="00B72C8C">
            <w:pPr>
              <w:rPr>
                <w:lang w:val="en-US"/>
              </w:rPr>
            </w:pPr>
          </w:p>
          <w:p w14:paraId="60D9CB1F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350" w:type="dxa"/>
          </w:tcPr>
          <w:p w14:paraId="1E525B07" w14:textId="77777777" w:rsidR="002A0317" w:rsidRPr="00FA1C67" w:rsidRDefault="002A0317" w:rsidP="00B72C8C">
            <w:proofErr w:type="spellStart"/>
            <w:r w:rsidRPr="00FA1C67">
              <w:t>Q</w:t>
            </w:r>
            <w:r w:rsidRPr="00142C8F">
              <w:rPr>
                <w:vertAlign w:val="subscript"/>
              </w:rPr>
              <w:t>d</w:t>
            </w:r>
            <w:proofErr w:type="spellEnd"/>
            <w:r w:rsidRPr="00FA1C67">
              <w:t xml:space="preserve">= 2-30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  <w:p w14:paraId="587ACB32" w14:textId="77777777" w:rsidR="002A0317" w:rsidRPr="00B071E4" w:rsidRDefault="002A0317" w:rsidP="00B72C8C">
            <w:pPr>
              <w:rPr>
                <w:i/>
                <w:iCs/>
              </w:rPr>
            </w:pPr>
            <w:proofErr w:type="spellStart"/>
            <w:r w:rsidRPr="00FA1C67">
              <w:t>Q</w:t>
            </w:r>
            <w:r w:rsidRPr="00142C8F">
              <w:rPr>
                <w:vertAlign w:val="subscript"/>
              </w:rPr>
              <w:t>c</w:t>
            </w:r>
            <w:proofErr w:type="spellEnd"/>
            <w:r w:rsidRPr="00FA1C67">
              <w:t xml:space="preserve">= 150-250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</w:tc>
        <w:tc>
          <w:tcPr>
            <w:tcW w:w="1710" w:type="dxa"/>
          </w:tcPr>
          <w:p w14:paraId="79D22B15" w14:textId="77777777" w:rsidR="002A0317" w:rsidRPr="00FA1C67" w:rsidRDefault="002A0317" w:rsidP="00B72C8C">
            <w:r w:rsidRPr="00FA1C67">
              <w:rPr>
                <w:i/>
                <w:iCs/>
              </w:rPr>
              <w:t>Jabuticaba</w:t>
            </w:r>
            <w:r w:rsidRPr="00FA1C67">
              <w:t xml:space="preserve"> </w:t>
            </w:r>
            <w:proofErr w:type="spellStart"/>
            <w:r w:rsidRPr="00FA1C67">
              <w:t>extract</w:t>
            </w:r>
            <w:proofErr w:type="spellEnd"/>
            <w:r w:rsidRPr="00FA1C67">
              <w:t xml:space="preserve"> (10</w:t>
            </w:r>
            <w:r>
              <w:t>-</w:t>
            </w:r>
            <w:r w:rsidRPr="00FA1C67">
              <w:t>30% v/v)</w:t>
            </w:r>
          </w:p>
        </w:tc>
        <w:tc>
          <w:tcPr>
            <w:tcW w:w="2430" w:type="dxa"/>
          </w:tcPr>
          <w:p w14:paraId="0ECBB061" w14:textId="77777777" w:rsidR="002A0317" w:rsidRDefault="002A0317" w:rsidP="00B72C8C">
            <w:proofErr w:type="spellStart"/>
            <w:r w:rsidRPr="001E3DC1">
              <w:t>Size</w:t>
            </w:r>
            <w:proofErr w:type="spellEnd"/>
            <w:r>
              <w:t>=</w:t>
            </w:r>
            <w:r w:rsidRPr="001E3DC1">
              <w:t xml:space="preserve"> </w:t>
            </w:r>
            <w:r>
              <w:t>185-342</w:t>
            </w:r>
            <w:r w:rsidRPr="001D2F5C">
              <w:t> µm</w:t>
            </w:r>
          </w:p>
          <w:p w14:paraId="373A3482" w14:textId="77777777" w:rsidR="002A0317" w:rsidRDefault="002A0317" w:rsidP="00B72C8C">
            <w:r>
              <w:t xml:space="preserve">DI= 0.016 </w:t>
            </w:r>
            <w:proofErr w:type="spellStart"/>
            <w:r>
              <w:t>and</w:t>
            </w:r>
            <w:proofErr w:type="spellEnd"/>
            <w:r>
              <w:t xml:space="preserve"> 0.086</w:t>
            </w:r>
          </w:p>
          <w:p w14:paraId="4EFD2CB4" w14:textId="77777777" w:rsidR="002A0317" w:rsidRPr="00FA1C67" w:rsidRDefault="002A0317" w:rsidP="00B72C8C"/>
        </w:tc>
        <w:tc>
          <w:tcPr>
            <w:tcW w:w="3240" w:type="dxa"/>
          </w:tcPr>
          <w:p w14:paraId="61A8C82F" w14:textId="77777777" w:rsidR="002A0317" w:rsidRDefault="002A0317" w:rsidP="00B72C8C">
            <w:r w:rsidRPr="00FA1C67">
              <w:t xml:space="preserve">Glass </w:t>
            </w:r>
            <w:proofErr w:type="spellStart"/>
            <w:r w:rsidRPr="00FA1C67">
              <w:t>microfluidic</w:t>
            </w:r>
            <w:proofErr w:type="spellEnd"/>
            <w:r w:rsidRPr="00FA1C67">
              <w:t xml:space="preserve"> device</w:t>
            </w:r>
          </w:p>
          <w:p w14:paraId="2314A844" w14:textId="77777777" w:rsidR="002A0317" w:rsidRDefault="002A0317" w:rsidP="00B72C8C"/>
          <w:p w14:paraId="6A87EF79" w14:textId="77777777" w:rsidR="002A0317" w:rsidRPr="00FA1C67" w:rsidRDefault="002A0317" w:rsidP="00B72C8C">
            <w:r w:rsidRPr="00FA1C67">
              <w:rPr>
                <w:noProof/>
              </w:rPr>
              <w:drawing>
                <wp:inline distT="0" distB="0" distL="0" distR="0" wp14:anchorId="548F267C" wp14:editId="12C45790">
                  <wp:extent cx="1982470" cy="1341375"/>
                  <wp:effectExtent l="0" t="0" r="0" b="5080"/>
                  <wp:docPr id="13" name="Picture 13" descr="Diagrama&#10;&#10;Descrição gerada automaticamente com confiança baix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Picture 13" descr="Diagrama&#10;&#10;Descrição gerada automaticamente com confiança baixa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7391" cy="1398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"/>
              <w:id w:val="-1340538714"/>
              <w:placeholder>
                <w:docPart w:val="3DD27A1F1F2C4FDBA71A1AE406E0F51B"/>
              </w:placeholder>
            </w:sdtPr>
            <w:sdtContent>
              <w:p w14:paraId="7BFAECB0" w14:textId="77777777" w:rsidR="002A0317" w:rsidRPr="00FA1C67" w:rsidRDefault="002A0317" w:rsidP="00B72C8C">
                <w:r w:rsidRPr="00560DA4">
                  <w:rPr>
                    <w:color w:val="000000"/>
                  </w:rPr>
                  <w:t>(Santos et al., 2020a)</w:t>
                </w:r>
              </w:p>
            </w:sdtContent>
          </w:sdt>
        </w:tc>
      </w:tr>
      <w:tr w:rsidR="002A0317" w:rsidRPr="00FA1C67" w14:paraId="40255878" w14:textId="77777777" w:rsidTr="00B72C8C">
        <w:trPr>
          <w:trHeight w:val="256"/>
        </w:trPr>
        <w:tc>
          <w:tcPr>
            <w:tcW w:w="1620" w:type="dxa"/>
            <w:vMerge/>
          </w:tcPr>
          <w:p w14:paraId="7E60917E" w14:textId="77777777" w:rsidR="002A0317" w:rsidRPr="00FA1C67" w:rsidRDefault="002A0317" w:rsidP="00B72C8C"/>
        </w:tc>
        <w:tc>
          <w:tcPr>
            <w:tcW w:w="2070" w:type="dxa"/>
          </w:tcPr>
          <w:p w14:paraId="59BA865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1: Dextran or protein aqueous solutions</w:t>
            </w:r>
          </w:p>
          <w:p w14:paraId="63C14D5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2: Alginate solution (2%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 containing CaCO</w:t>
            </w:r>
            <w:r w:rsidRPr="002A0317">
              <w:rPr>
                <w:vertAlign w:val="subscript"/>
                <w:lang w:val="en-US"/>
              </w:rPr>
              <w:t>3</w:t>
            </w:r>
            <w:r w:rsidRPr="002A0317">
              <w:rPr>
                <w:lang w:val="en-US"/>
              </w:rPr>
              <w:t xml:space="preserve"> (200 mM).</w:t>
            </w:r>
          </w:p>
          <w:p w14:paraId="09C1CFB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poly(ethyleneimine) (PEI; 0.3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 or chitosan (1% v/v in acetic acid) coating</w:t>
            </w:r>
          </w:p>
        </w:tc>
        <w:tc>
          <w:tcPr>
            <w:tcW w:w="1800" w:type="dxa"/>
          </w:tcPr>
          <w:p w14:paraId="6B4B4F2A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3: Mineral oil with Span 80 (3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, used as oil phase A</w:t>
            </w:r>
          </w:p>
          <w:p w14:paraId="4328DF5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4: Mineral oil with Span 80 and acetic acid (0.2% v/v) used as oil phase B</w:t>
            </w:r>
          </w:p>
        </w:tc>
        <w:tc>
          <w:tcPr>
            <w:tcW w:w="1350" w:type="dxa"/>
          </w:tcPr>
          <w:p w14:paraId="120DDC3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1</w:t>
            </w:r>
            <w:r w:rsidRPr="002A0317">
              <w:rPr>
                <w:lang w:val="en-US"/>
              </w:rPr>
              <w:t>= 15 </w:t>
            </w:r>
            <w:r w:rsidRPr="00FA1C67">
              <w:t>μ</w:t>
            </w:r>
            <w:r w:rsidRPr="002A0317">
              <w:rPr>
                <w:lang w:val="en-US"/>
              </w:rPr>
              <w:t>L/min</w:t>
            </w:r>
          </w:p>
          <w:p w14:paraId="38C5CCE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2</w:t>
            </w:r>
            <w:r w:rsidRPr="002A0317">
              <w:rPr>
                <w:lang w:val="en-US"/>
              </w:rPr>
              <w:t>= 0.5 </w:t>
            </w:r>
            <w:r w:rsidRPr="00FA1C67">
              <w:t>μ</w:t>
            </w:r>
            <w:r w:rsidRPr="002A0317">
              <w:rPr>
                <w:lang w:val="en-US"/>
              </w:rPr>
              <w:t>L/min</w:t>
            </w:r>
          </w:p>
          <w:p w14:paraId="17525FC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3</w:t>
            </w:r>
            <w:r w:rsidRPr="002A0317">
              <w:rPr>
                <w:lang w:val="en-US"/>
              </w:rPr>
              <w:t>= 10 </w:t>
            </w:r>
            <w:r w:rsidRPr="00FA1C67">
              <w:t>μ</w:t>
            </w:r>
            <w:r w:rsidRPr="002A0317">
              <w:rPr>
                <w:lang w:val="en-US"/>
              </w:rPr>
              <w:t>L/min</w:t>
            </w:r>
          </w:p>
          <w:p w14:paraId="4E3064E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4</w:t>
            </w:r>
            <w:r w:rsidRPr="002A0317">
              <w:rPr>
                <w:lang w:val="en-US"/>
              </w:rPr>
              <w:t>= 14 </w:t>
            </w:r>
            <w:r w:rsidRPr="00FA1C67">
              <w:t>μ</w:t>
            </w:r>
            <w:r w:rsidRPr="002A0317">
              <w:rPr>
                <w:lang w:val="en-US"/>
              </w:rPr>
              <w:t>L/min</w:t>
            </w:r>
          </w:p>
        </w:tc>
        <w:tc>
          <w:tcPr>
            <w:tcW w:w="1710" w:type="dxa"/>
          </w:tcPr>
          <w:p w14:paraId="319BBA13" w14:textId="77777777" w:rsidR="002A0317" w:rsidRPr="00FA1C67" w:rsidRDefault="002A0317" w:rsidP="00B72C8C">
            <w:pPr>
              <w:rPr>
                <w:i/>
                <w:iCs/>
              </w:rPr>
            </w:pPr>
            <w:proofErr w:type="spellStart"/>
            <w:r w:rsidRPr="006C100F">
              <w:t>Ovalbumin</w:t>
            </w:r>
            <w:proofErr w:type="spellEnd"/>
          </w:p>
        </w:tc>
        <w:tc>
          <w:tcPr>
            <w:tcW w:w="2430" w:type="dxa"/>
          </w:tcPr>
          <w:p w14:paraId="3E3E41A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 around 100 </w:t>
            </w:r>
            <w:r w:rsidRPr="001D2F5C">
              <w:t>μ</w:t>
            </w:r>
            <w:r w:rsidRPr="002A0317">
              <w:rPr>
                <w:lang w:val="en-US"/>
              </w:rPr>
              <w:t>m</w:t>
            </w:r>
          </w:p>
          <w:p w14:paraId="756A23FF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= not specified</w:t>
            </w:r>
          </w:p>
          <w:p w14:paraId="03F3D68A" w14:textId="77777777" w:rsidR="002A0317" w:rsidRPr="002A0317" w:rsidRDefault="002A0317" w:rsidP="00B72C8C">
            <w:pPr>
              <w:rPr>
                <w:rFonts w:ascii="Georgia" w:hAnsi="Georgia"/>
                <w:color w:val="2E2E2E"/>
                <w:sz w:val="27"/>
                <w:szCs w:val="27"/>
                <w:lang w:val="en-US"/>
              </w:rPr>
            </w:pPr>
            <w:r w:rsidRPr="002A0317">
              <w:rPr>
                <w:lang w:val="en-US"/>
              </w:rPr>
              <w:t>EE= 88% (PEI coating) and 80% (chitosan coating)</w:t>
            </w:r>
          </w:p>
        </w:tc>
        <w:tc>
          <w:tcPr>
            <w:tcW w:w="3240" w:type="dxa"/>
          </w:tcPr>
          <w:p w14:paraId="3C7A2B0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olydimethylsiloxane (PDMS) microfluidic device (four inlets and one outlet)</w:t>
            </w:r>
          </w:p>
          <w:p w14:paraId="35D061B0" w14:textId="77777777" w:rsidR="002A0317" w:rsidRPr="00FA1C67" w:rsidRDefault="002A0317" w:rsidP="00B72C8C">
            <w:r w:rsidRPr="00FA1C67">
              <w:rPr>
                <w:noProof/>
              </w:rPr>
              <w:drawing>
                <wp:inline distT="0" distB="0" distL="0" distR="0" wp14:anchorId="115FF41A" wp14:editId="2924332F">
                  <wp:extent cx="1940505" cy="1086485"/>
                  <wp:effectExtent l="0" t="0" r="3175" b="5715"/>
                  <wp:docPr id="17" name="Picture 17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Picture 17" descr="Diagrama&#10;&#10;Descrição gerada automaticamente"/>
                          <pic:cNvPicPr/>
                        </pic:nvPicPr>
                        <pic:blipFill rotWithShape="1"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231"/>
                          <a:stretch/>
                        </pic:blipFill>
                        <pic:spPr bwMode="auto">
                          <a:xfrm>
                            <a:off x="0" y="0"/>
                            <a:ext cx="1941584" cy="10870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"/>
              <w:id w:val="1270199679"/>
              <w:placeholder>
                <w:docPart w:val="753CD81753A9479FB83C7252C3C6511B"/>
              </w:placeholder>
            </w:sdtPr>
            <w:sdtContent>
              <w:p w14:paraId="164069BE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L. Yu et al., 2019b)</w:t>
                </w:r>
              </w:p>
            </w:sdtContent>
          </w:sdt>
        </w:tc>
      </w:tr>
      <w:tr w:rsidR="002A0317" w:rsidRPr="00FA1C67" w14:paraId="37467E9E" w14:textId="77777777" w:rsidTr="00B72C8C">
        <w:trPr>
          <w:trHeight w:val="256"/>
        </w:trPr>
        <w:tc>
          <w:tcPr>
            <w:tcW w:w="1620" w:type="dxa"/>
            <w:vMerge/>
          </w:tcPr>
          <w:p w14:paraId="73BFC124" w14:textId="77777777" w:rsidR="002A0317" w:rsidRPr="00FA1C67" w:rsidRDefault="002A0317" w:rsidP="00B72C8C"/>
        </w:tc>
        <w:tc>
          <w:tcPr>
            <w:tcW w:w="2070" w:type="dxa"/>
          </w:tcPr>
          <w:p w14:paraId="1E61823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Alginate (2% w/v) and recombinant proteins in water</w:t>
            </w:r>
          </w:p>
          <w:p w14:paraId="1DCCF61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Collection bath:</w:t>
            </w:r>
            <w:r w:rsidRPr="002A0317">
              <w:rPr>
                <w:lang w:val="en-US"/>
              </w:rPr>
              <w:t xml:space="preserve"> chitosan (0.5%) and CaCl</w:t>
            </w:r>
            <w:r w:rsidRPr="002A0317">
              <w:rPr>
                <w:vertAlign w:val="subscript"/>
                <w:lang w:val="en-US"/>
              </w:rPr>
              <w:t>2</w:t>
            </w:r>
            <w:r w:rsidRPr="002A0317">
              <w:rPr>
                <w:lang w:val="en-US"/>
              </w:rPr>
              <w:t xml:space="preserve"> (0.1%)</w:t>
            </w:r>
          </w:p>
        </w:tc>
        <w:tc>
          <w:tcPr>
            <w:tcW w:w="1800" w:type="dxa"/>
          </w:tcPr>
          <w:p w14:paraId="5B0A5541" w14:textId="77777777" w:rsidR="002A0317" w:rsidRPr="00FA1C67" w:rsidRDefault="002A0317" w:rsidP="00B72C8C">
            <w:proofErr w:type="spellStart"/>
            <w:r w:rsidRPr="00FA1C67">
              <w:t>Span</w:t>
            </w:r>
            <w:proofErr w:type="spellEnd"/>
            <w:r w:rsidRPr="00FA1C67">
              <w:t xml:space="preserve"> 80 in mineral </w:t>
            </w:r>
            <w:proofErr w:type="spellStart"/>
            <w:r w:rsidRPr="00FA1C67">
              <w:t>oil</w:t>
            </w:r>
            <w:proofErr w:type="spellEnd"/>
          </w:p>
        </w:tc>
        <w:tc>
          <w:tcPr>
            <w:tcW w:w="1350" w:type="dxa"/>
          </w:tcPr>
          <w:p w14:paraId="36758A96" w14:textId="77777777" w:rsidR="002A0317" w:rsidRPr="00FA1C67" w:rsidRDefault="002A0317" w:rsidP="00B72C8C">
            <w:proofErr w:type="spellStart"/>
            <w:r w:rsidRPr="00FA1C67">
              <w:t>Q</w:t>
            </w:r>
            <w:r w:rsidRPr="00173D47">
              <w:rPr>
                <w:vertAlign w:val="subscript"/>
              </w:rPr>
              <w:t>d</w:t>
            </w:r>
            <w:proofErr w:type="spellEnd"/>
            <w:r w:rsidRPr="00FA1C67">
              <w:t>= 10 </w:t>
            </w:r>
            <w:proofErr w:type="spellStart"/>
            <w:r w:rsidRPr="00FA1C67">
              <w:t>μl</w:t>
            </w:r>
            <w:proofErr w:type="spellEnd"/>
            <w:r w:rsidRPr="00FA1C67">
              <w:t>/h</w:t>
            </w:r>
          </w:p>
          <w:p w14:paraId="56526C84" w14:textId="77777777" w:rsidR="002A0317" w:rsidRPr="00B071E4" w:rsidRDefault="002A0317" w:rsidP="00B72C8C">
            <w:proofErr w:type="spellStart"/>
            <w:r w:rsidRPr="00FA1C67">
              <w:t>Q</w:t>
            </w:r>
            <w:r w:rsidRPr="00173D47">
              <w:rPr>
                <w:vertAlign w:val="subscript"/>
              </w:rPr>
              <w:t>c</w:t>
            </w:r>
            <w:proofErr w:type="spellEnd"/>
            <w:r w:rsidRPr="00FA1C67">
              <w:t>=</w:t>
            </w:r>
            <w:r>
              <w:t xml:space="preserve"> </w:t>
            </w:r>
            <w:r w:rsidRPr="00FA1C67">
              <w:t>50 </w:t>
            </w:r>
            <w:proofErr w:type="spellStart"/>
            <w:r w:rsidRPr="00FA1C67">
              <w:t>μl</w:t>
            </w:r>
            <w:proofErr w:type="spellEnd"/>
            <w:r w:rsidRPr="00FA1C67">
              <w:t>/h</w:t>
            </w:r>
          </w:p>
        </w:tc>
        <w:tc>
          <w:tcPr>
            <w:tcW w:w="1710" w:type="dxa"/>
          </w:tcPr>
          <w:p w14:paraId="3319DD7E" w14:textId="77777777" w:rsidR="002A0317" w:rsidRPr="0049148F" w:rsidRDefault="002A0317" w:rsidP="00B72C8C">
            <w:proofErr w:type="spellStart"/>
            <w:r w:rsidRPr="0049148F">
              <w:t>eGFP+AvrA</w:t>
            </w:r>
            <w:proofErr w:type="spellEnd"/>
            <w:r w:rsidRPr="0049148F">
              <w:t xml:space="preserve"> </w:t>
            </w:r>
            <w:proofErr w:type="spellStart"/>
            <w:r w:rsidRPr="0049148F">
              <w:t>nanoparticles</w:t>
            </w:r>
            <w:proofErr w:type="spellEnd"/>
            <w:r w:rsidRPr="0049148F">
              <w:t xml:space="preserve"> (2%</w:t>
            </w:r>
            <w:r>
              <w:t xml:space="preserve"> </w:t>
            </w:r>
            <w:r w:rsidRPr="0049148F">
              <w:t>w/v</w:t>
            </w:r>
            <w:r>
              <w:t>)</w:t>
            </w:r>
          </w:p>
        </w:tc>
        <w:tc>
          <w:tcPr>
            <w:tcW w:w="2430" w:type="dxa"/>
          </w:tcPr>
          <w:p w14:paraId="025306F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339 ± 52 µm</w:t>
            </w:r>
          </w:p>
          <w:p w14:paraId="463DE8B3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= 0.352 ± 0.153</w:t>
            </w:r>
          </w:p>
          <w:p w14:paraId="5014E7C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not specified</w:t>
            </w:r>
          </w:p>
          <w:p w14:paraId="4D0BC7F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CR= 70 % of the encapsulated was released after 240 min</w:t>
            </w:r>
          </w:p>
        </w:tc>
        <w:tc>
          <w:tcPr>
            <w:tcW w:w="3240" w:type="dxa"/>
          </w:tcPr>
          <w:p w14:paraId="5802CA9C" w14:textId="77777777" w:rsidR="002A0317" w:rsidRPr="00FA1C67" w:rsidRDefault="002A0317" w:rsidP="00B72C8C">
            <w:proofErr w:type="spellStart"/>
            <w:r w:rsidRPr="00FA1C67">
              <w:t>Polydimethylsiloxane</w:t>
            </w:r>
            <w:proofErr w:type="spellEnd"/>
            <w:r w:rsidRPr="00FA1C67">
              <w:t xml:space="preserve"> (PDMS) </w:t>
            </w:r>
            <w:proofErr w:type="spellStart"/>
            <w:r w:rsidRPr="00FA1C67">
              <w:t>microfluidic</w:t>
            </w:r>
            <w:proofErr w:type="spellEnd"/>
            <w:r w:rsidRPr="00FA1C67">
              <w:t xml:space="preserve"> device</w:t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"/>
              <w:id w:val="1233351492"/>
              <w:placeholder>
                <w:docPart w:val="0F199198C1034C09ACCF98797D95D509"/>
              </w:placeholder>
            </w:sdtPr>
            <w:sdtContent>
              <w:p w14:paraId="7E239CE2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Ling</w:t>
                </w:r>
                <w:proofErr w:type="spellEnd"/>
                <w:r w:rsidRPr="00560DA4">
                  <w:rPr>
                    <w:color w:val="000000"/>
                  </w:rPr>
                  <w:t xml:space="preserve"> et al., 2019a)</w:t>
                </w:r>
              </w:p>
            </w:sdtContent>
          </w:sdt>
        </w:tc>
      </w:tr>
      <w:tr w:rsidR="002A0317" w:rsidRPr="00FA1C67" w14:paraId="1ADC93CF" w14:textId="77777777" w:rsidTr="00B72C8C">
        <w:trPr>
          <w:trHeight w:val="256"/>
        </w:trPr>
        <w:tc>
          <w:tcPr>
            <w:tcW w:w="1620" w:type="dxa"/>
            <w:vMerge/>
          </w:tcPr>
          <w:p w14:paraId="26743842" w14:textId="77777777" w:rsidR="002A0317" w:rsidRPr="00FA1C67" w:rsidRDefault="002A0317" w:rsidP="00B72C8C"/>
        </w:tc>
        <w:tc>
          <w:tcPr>
            <w:tcW w:w="2070" w:type="dxa"/>
          </w:tcPr>
          <w:p w14:paraId="539F130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Pectin (1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</w:t>
            </w:r>
          </w:p>
          <w:p w14:paraId="18AA6963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heath flow: CaCl</w:t>
            </w:r>
            <w:r w:rsidRPr="002A0317">
              <w:rPr>
                <w:vertAlign w:val="subscript"/>
                <w:lang w:val="en-US"/>
              </w:rPr>
              <w:t>2</w:t>
            </w:r>
            <w:r w:rsidRPr="002A0317">
              <w:rPr>
                <w:lang w:val="en-US"/>
              </w:rPr>
              <w:t xml:space="preserve"> solution (1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 xml:space="preserve">%) </w:t>
            </w:r>
          </w:p>
        </w:tc>
        <w:tc>
          <w:tcPr>
            <w:tcW w:w="1800" w:type="dxa"/>
          </w:tcPr>
          <w:p w14:paraId="5C99AD0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Mineral oil solution containing quercetin nanoparticles and retinyl palmitate, and Tween 80 (1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</w:t>
            </w:r>
          </w:p>
        </w:tc>
        <w:tc>
          <w:tcPr>
            <w:tcW w:w="1350" w:type="dxa"/>
          </w:tcPr>
          <w:p w14:paraId="0E8F592F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d</w:t>
            </w:r>
            <w:proofErr w:type="spellEnd"/>
            <w:r w:rsidRPr="002A0317">
              <w:rPr>
                <w:lang w:val="en-US"/>
              </w:rPr>
              <w:t xml:space="preserve">= 0.5 </w:t>
            </w:r>
            <w:r w:rsidRPr="00FA1C67">
              <w:t>μ</w:t>
            </w:r>
            <w:r w:rsidRPr="002A0317">
              <w:rPr>
                <w:lang w:val="en-US"/>
              </w:rPr>
              <w:t>L/min</w:t>
            </w:r>
          </w:p>
          <w:p w14:paraId="2C5D14A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c</w:t>
            </w:r>
            <w:r w:rsidRPr="002A0317">
              <w:rPr>
                <w:lang w:val="en-US"/>
              </w:rPr>
              <w:t xml:space="preserve">= 4.0 </w:t>
            </w:r>
            <w:r w:rsidRPr="00FA1C67">
              <w:t>μ</w:t>
            </w:r>
            <w:r w:rsidRPr="002A0317">
              <w:rPr>
                <w:lang w:val="en-US"/>
              </w:rPr>
              <w:t xml:space="preserve">L/min </w:t>
            </w: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sheath</w:t>
            </w:r>
            <w:proofErr w:type="spellEnd"/>
            <w:r w:rsidRPr="002A0317">
              <w:rPr>
                <w:lang w:val="en-US"/>
              </w:rPr>
              <w:t xml:space="preserve">= 30 </w:t>
            </w:r>
            <w:r w:rsidRPr="00FA1C67">
              <w:t>μ</w:t>
            </w:r>
            <w:r w:rsidRPr="002A0317">
              <w:rPr>
                <w:lang w:val="en-US"/>
              </w:rPr>
              <w:t>L/min</w:t>
            </w:r>
          </w:p>
        </w:tc>
        <w:tc>
          <w:tcPr>
            <w:tcW w:w="1710" w:type="dxa"/>
          </w:tcPr>
          <w:p w14:paraId="09EEF7F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Quercetin nanoparticles (0.02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 xml:space="preserve">%) and retinyl palmitate (0.2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</w:t>
            </w:r>
          </w:p>
        </w:tc>
        <w:tc>
          <w:tcPr>
            <w:tcW w:w="2430" w:type="dxa"/>
          </w:tcPr>
          <w:p w14:paraId="2FAB33F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 around 67.3-93.1 </w:t>
            </w:r>
            <w:r w:rsidRPr="001D2F5C">
              <w:t>μ</w:t>
            </w:r>
            <w:r w:rsidRPr="002A0317">
              <w:rPr>
                <w:lang w:val="en-US"/>
              </w:rPr>
              <w:t>m</w:t>
            </w:r>
          </w:p>
          <w:p w14:paraId="55F4786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= not specified</w:t>
            </w:r>
          </w:p>
          <w:p w14:paraId="1EBB9E5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EE= not specified, encapsulation confirmed by fluorescence </w:t>
            </w:r>
          </w:p>
        </w:tc>
        <w:tc>
          <w:tcPr>
            <w:tcW w:w="3240" w:type="dxa"/>
          </w:tcPr>
          <w:p w14:paraId="1EB68624" w14:textId="77777777" w:rsidR="002A0317" w:rsidRDefault="002A0317" w:rsidP="00B72C8C">
            <w:proofErr w:type="spellStart"/>
            <w:r w:rsidRPr="00FA1C67">
              <w:t>Polydimethylsiloxane</w:t>
            </w:r>
            <w:proofErr w:type="spellEnd"/>
            <w:r w:rsidRPr="00FA1C67">
              <w:t xml:space="preserve"> (PDMS) </w:t>
            </w:r>
            <w:proofErr w:type="spellStart"/>
            <w:r w:rsidRPr="00FA1C67">
              <w:t>microfluidic</w:t>
            </w:r>
            <w:proofErr w:type="spellEnd"/>
            <w:r w:rsidRPr="00FA1C67">
              <w:t xml:space="preserve"> device</w:t>
            </w:r>
          </w:p>
          <w:p w14:paraId="5B44C355" w14:textId="77777777" w:rsidR="002A0317" w:rsidRDefault="002A0317" w:rsidP="00B72C8C"/>
          <w:p w14:paraId="78066CD1" w14:textId="77777777" w:rsidR="002A0317" w:rsidRPr="00FA1C67" w:rsidRDefault="002A0317" w:rsidP="00B72C8C">
            <w:r w:rsidRPr="00FA1C67">
              <w:rPr>
                <w:noProof/>
              </w:rPr>
              <w:drawing>
                <wp:inline distT="0" distB="0" distL="0" distR="0" wp14:anchorId="6CCC4C37" wp14:editId="7494D862">
                  <wp:extent cx="2038807" cy="571500"/>
                  <wp:effectExtent l="0" t="0" r="6350" b="0"/>
                  <wp:docPr id="18" name="Picture 18" descr="Gráfico, 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Picture 18" descr="Gráfico, Diagrama&#10;&#10;Descrição gerada automaticamente"/>
                          <pic:cNvPicPr/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55078"/>
                          <a:stretch/>
                        </pic:blipFill>
                        <pic:spPr bwMode="auto">
                          <a:xfrm>
                            <a:off x="0" y="0"/>
                            <a:ext cx="2065064" cy="5788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"/>
              <w:id w:val="1440258062"/>
              <w:placeholder>
                <w:docPart w:val="8CD5B5CE9F7B4BFC8FB321797F1BC036"/>
              </w:placeholder>
            </w:sdtPr>
            <w:sdtContent>
              <w:p w14:paraId="29897F12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Noh</w:t>
                </w:r>
                <w:proofErr w:type="spellEnd"/>
                <w:r w:rsidRPr="00560DA4">
                  <w:rPr>
                    <w:color w:val="000000"/>
                  </w:rPr>
                  <w:t xml:space="preserve"> et al., 2018a)</w:t>
                </w:r>
              </w:p>
            </w:sdtContent>
          </w:sdt>
        </w:tc>
      </w:tr>
      <w:tr w:rsidR="002A0317" w:rsidRPr="00FA1C67" w14:paraId="2C04A1D3" w14:textId="77777777" w:rsidTr="00B72C8C">
        <w:trPr>
          <w:trHeight w:val="256"/>
        </w:trPr>
        <w:tc>
          <w:tcPr>
            <w:tcW w:w="1620" w:type="dxa"/>
          </w:tcPr>
          <w:p w14:paraId="1B1F1D81" w14:textId="77777777" w:rsidR="002A0317" w:rsidRPr="00DF1D18" w:rsidRDefault="002A0317" w:rsidP="00B72C8C">
            <w:r>
              <w:t xml:space="preserve">W/O/W- </w:t>
            </w:r>
            <w:proofErr w:type="spellStart"/>
            <w:r>
              <w:t>Emulsion</w:t>
            </w:r>
            <w:proofErr w:type="spellEnd"/>
          </w:p>
        </w:tc>
        <w:tc>
          <w:tcPr>
            <w:tcW w:w="2070" w:type="dxa"/>
          </w:tcPr>
          <w:p w14:paraId="13BBA54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phosphate buffer solution (100 mmol/L) containing betanin and D-glucose (1% w/w)</w:t>
            </w:r>
          </w:p>
          <w:p w14:paraId="20C025E1" w14:textId="77777777" w:rsidR="002A0317" w:rsidRPr="00FA1C67" w:rsidRDefault="002A0317" w:rsidP="00B72C8C">
            <w:proofErr w:type="spellStart"/>
            <w:r w:rsidRPr="00B1205D">
              <w:rPr>
                <w:i/>
                <w:iCs/>
              </w:rPr>
              <w:t>Outer</w:t>
            </w:r>
            <w:proofErr w:type="spellEnd"/>
            <w:r w:rsidRPr="00B1205D">
              <w:rPr>
                <w:i/>
                <w:iCs/>
              </w:rPr>
              <w:t xml:space="preserve"> </w:t>
            </w:r>
            <w:proofErr w:type="spellStart"/>
            <w:r w:rsidRPr="00B1205D">
              <w:rPr>
                <w:i/>
                <w:iCs/>
              </w:rPr>
              <w:t>phase</w:t>
            </w:r>
            <w:proofErr w:type="spellEnd"/>
            <w:r w:rsidRPr="00B1205D">
              <w:rPr>
                <w:i/>
                <w:iCs/>
              </w:rPr>
              <w:t>:</w:t>
            </w:r>
            <w:r w:rsidRPr="00FA1C67">
              <w:t xml:space="preserve"> </w:t>
            </w:r>
            <w:proofErr w:type="spellStart"/>
            <w:r w:rsidRPr="00FA1C67">
              <w:t>Tween</w:t>
            </w:r>
            <w:proofErr w:type="spellEnd"/>
            <w:r w:rsidRPr="00FA1C67">
              <w:t xml:space="preserve"> 20 in </w:t>
            </w:r>
            <w:proofErr w:type="spellStart"/>
            <w:r w:rsidRPr="00FA1C67">
              <w:t>water</w:t>
            </w:r>
            <w:proofErr w:type="spellEnd"/>
          </w:p>
          <w:p w14:paraId="0679EC1A" w14:textId="77777777" w:rsidR="002A0317" w:rsidRPr="00FA1C67" w:rsidRDefault="002A0317" w:rsidP="00B72C8C"/>
        </w:tc>
        <w:tc>
          <w:tcPr>
            <w:tcW w:w="1800" w:type="dxa"/>
          </w:tcPr>
          <w:p w14:paraId="0E63603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:</w:t>
            </w:r>
            <w:r w:rsidRPr="002A0317">
              <w:rPr>
                <w:lang w:val="en-US"/>
              </w:rPr>
              <w:t xml:space="preserve"> soybean oil and </w:t>
            </w:r>
            <w:proofErr w:type="spellStart"/>
            <w:r w:rsidRPr="002A0317">
              <w:rPr>
                <w:lang w:val="en-US"/>
              </w:rPr>
              <w:t>tetraglycerin</w:t>
            </w:r>
            <w:proofErr w:type="spellEnd"/>
            <w:r w:rsidRPr="002A0317">
              <w:rPr>
                <w:lang w:val="en-US"/>
              </w:rPr>
              <w:t xml:space="preserve"> monolaurate condensed </w:t>
            </w:r>
            <w:proofErr w:type="spellStart"/>
            <w:r w:rsidRPr="002A0317">
              <w:rPr>
                <w:lang w:val="en-US"/>
              </w:rPr>
              <w:t>ricinoleic</w:t>
            </w:r>
            <w:proofErr w:type="spellEnd"/>
            <w:r w:rsidRPr="002A0317">
              <w:rPr>
                <w:lang w:val="en-US"/>
              </w:rPr>
              <w:t xml:space="preserve"> acid ester (CR-310)</w:t>
            </w:r>
          </w:p>
          <w:p w14:paraId="156FBFE2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350" w:type="dxa"/>
          </w:tcPr>
          <w:p w14:paraId="7B20EBA8" w14:textId="77777777" w:rsidR="002A0317" w:rsidRPr="00FA1C67" w:rsidRDefault="002A0317" w:rsidP="00B72C8C">
            <w:proofErr w:type="spellStart"/>
            <w:r>
              <w:t>J</w:t>
            </w:r>
            <w:r w:rsidRPr="00142C8F">
              <w:rPr>
                <w:vertAlign w:val="subscript"/>
              </w:rPr>
              <w:t>d</w:t>
            </w:r>
            <w:proofErr w:type="spellEnd"/>
            <w:r w:rsidRPr="00FA1C67">
              <w:t>= 5-100 L</w:t>
            </w:r>
            <w:r>
              <w:t>/</w:t>
            </w:r>
            <w:proofErr w:type="spellStart"/>
            <w:r w:rsidRPr="00FA1C67">
              <w:t>m</w:t>
            </w:r>
            <w:r>
              <w:t>.</w:t>
            </w:r>
            <w:r w:rsidRPr="00FA1C67">
              <w:t>h</w:t>
            </w:r>
            <w:proofErr w:type="spellEnd"/>
          </w:p>
          <w:p w14:paraId="38FD92D4" w14:textId="77777777" w:rsidR="002A0317" w:rsidRPr="00FA1C67" w:rsidRDefault="002A0317" w:rsidP="00B72C8C"/>
        </w:tc>
        <w:tc>
          <w:tcPr>
            <w:tcW w:w="1710" w:type="dxa"/>
          </w:tcPr>
          <w:p w14:paraId="72F6A02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162, (mixture of beetroot extract and maltodextrin; 0.4% w/w betanin, TCI/</w:t>
            </w:r>
            <w:proofErr w:type="spellStart"/>
            <w:r w:rsidRPr="002A0317">
              <w:rPr>
                <w:lang w:val="en-US"/>
              </w:rPr>
              <w:t>ABCr</w:t>
            </w:r>
            <w:proofErr w:type="spellEnd"/>
            <w:r w:rsidRPr="002A0317">
              <w:rPr>
                <w:lang w:val="en-US"/>
              </w:rPr>
              <w:t>), betanin, and spray dried beetroot juice) (0.1-1.0% w/w)</w:t>
            </w:r>
          </w:p>
        </w:tc>
        <w:tc>
          <w:tcPr>
            <w:tcW w:w="2430" w:type="dxa"/>
          </w:tcPr>
          <w:p w14:paraId="7A6B3A3B" w14:textId="77777777" w:rsidR="002A0317" w:rsidRDefault="002A0317" w:rsidP="00B72C8C">
            <w:proofErr w:type="spellStart"/>
            <w:r>
              <w:t>Size</w:t>
            </w:r>
            <w:proofErr w:type="spellEnd"/>
            <w:r>
              <w:t xml:space="preserve"> &lt; 50</w:t>
            </w:r>
            <w:r w:rsidRPr="0085562B">
              <w:t> </w:t>
            </w:r>
            <w:proofErr w:type="spellStart"/>
            <w:r w:rsidRPr="0085562B">
              <w:t>μm</w:t>
            </w:r>
            <w:proofErr w:type="spellEnd"/>
          </w:p>
          <w:p w14:paraId="7EA5D4A7" w14:textId="77777777" w:rsidR="002A0317" w:rsidRDefault="002A0317" w:rsidP="00B72C8C">
            <w:r>
              <w:t>DI &lt; 0.26 ± 0.01</w:t>
            </w:r>
          </w:p>
          <w:p w14:paraId="3ADC082C" w14:textId="77777777" w:rsidR="002A0317" w:rsidRPr="001E3DC1" w:rsidRDefault="002A0317" w:rsidP="00B72C8C"/>
        </w:tc>
        <w:tc>
          <w:tcPr>
            <w:tcW w:w="3240" w:type="dxa"/>
          </w:tcPr>
          <w:p w14:paraId="2632636B" w14:textId="77777777" w:rsidR="002A0317" w:rsidRDefault="002A0317" w:rsidP="00B72C8C">
            <w:r w:rsidRPr="002A0317">
              <w:rPr>
                <w:lang w:val="en-US"/>
              </w:rPr>
              <w:t>Silicon 24 × 24 mm</w:t>
            </w:r>
            <w:r w:rsidRPr="002A0317">
              <w:rPr>
                <w:vertAlign w:val="superscript"/>
                <w:lang w:val="en-US"/>
              </w:rPr>
              <w:t xml:space="preserve">2 </w:t>
            </w:r>
            <w:r w:rsidRPr="002A0317">
              <w:rPr>
                <w:lang w:val="en-US"/>
              </w:rPr>
              <w:t xml:space="preserve">microchannels array chip (Model: WMS 11–1; EP. </w:t>
            </w:r>
            <w:r w:rsidRPr="00FA1C67">
              <w:t xml:space="preserve">Tech Co., Ltd., Hitachi, </w:t>
            </w:r>
            <w:proofErr w:type="spellStart"/>
            <w:r w:rsidRPr="00FA1C67">
              <w:t>Japan</w:t>
            </w:r>
            <w:proofErr w:type="spellEnd"/>
            <w:r w:rsidRPr="00FA1C67">
              <w:t>)</w:t>
            </w:r>
          </w:p>
          <w:p w14:paraId="761CB4C4" w14:textId="77777777" w:rsidR="002A0317" w:rsidRPr="00FA1C67" w:rsidRDefault="002A0317" w:rsidP="00B72C8C">
            <w:r w:rsidRPr="00FA1C67">
              <w:rPr>
                <w:noProof/>
              </w:rPr>
              <w:drawing>
                <wp:inline distT="0" distB="0" distL="0" distR="0" wp14:anchorId="0D3E11EE" wp14:editId="21428159">
                  <wp:extent cx="1806733" cy="1319373"/>
                  <wp:effectExtent l="0" t="0" r="0" b="1905"/>
                  <wp:docPr id="11" name="Picture 11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Picture 11" descr="Diagrama&#10;&#10;Descrição gerada automaticamente"/>
                          <pic:cNvPicPr/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41442"/>
                          <a:stretch/>
                        </pic:blipFill>
                        <pic:spPr bwMode="auto">
                          <a:xfrm>
                            <a:off x="0" y="0"/>
                            <a:ext cx="1820680" cy="132955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"/>
              <w:id w:val="-531040747"/>
              <w:placeholder>
                <w:docPart w:val="EB1748C7AAC64278B35066F087775B03"/>
              </w:placeholder>
            </w:sdtPr>
            <w:sdtContent>
              <w:p w14:paraId="464FCC8C" w14:textId="77777777" w:rsidR="002A0317" w:rsidRPr="00FA1C67" w:rsidRDefault="002A0317" w:rsidP="00B72C8C">
                <w:r w:rsidRPr="00560DA4">
                  <w:rPr>
                    <w:color w:val="000000"/>
                  </w:rPr>
                  <w:t>(Pagano et al., 2018a)</w:t>
                </w:r>
              </w:p>
            </w:sdtContent>
          </w:sdt>
          <w:p w14:paraId="7E66EEBF" w14:textId="77777777" w:rsidR="002A0317" w:rsidRPr="00FA1C67" w:rsidRDefault="002A0317" w:rsidP="00B72C8C"/>
          <w:p w14:paraId="4DE21810" w14:textId="77777777" w:rsidR="002A0317" w:rsidRPr="00FA1C67" w:rsidRDefault="002A0317" w:rsidP="00B72C8C"/>
          <w:p w14:paraId="75C1EF42" w14:textId="77777777" w:rsidR="002A0317" w:rsidRDefault="002A0317" w:rsidP="00B72C8C">
            <w:pPr>
              <w:rPr>
                <w:color w:val="000000"/>
              </w:rPr>
            </w:pPr>
          </w:p>
        </w:tc>
      </w:tr>
      <w:tr w:rsidR="002A0317" w:rsidRPr="00FA1C67" w14:paraId="4E4C3A05" w14:textId="77777777" w:rsidTr="00B72C8C">
        <w:trPr>
          <w:trHeight w:val="256"/>
        </w:trPr>
        <w:tc>
          <w:tcPr>
            <w:tcW w:w="1620" w:type="dxa"/>
          </w:tcPr>
          <w:p w14:paraId="48C0F664" w14:textId="77777777" w:rsidR="002A0317" w:rsidRPr="00FA1C67" w:rsidRDefault="002A0317" w:rsidP="00B72C8C">
            <w:r>
              <w:lastRenderedPageBreak/>
              <w:t xml:space="preserve">W/O/W- </w:t>
            </w:r>
            <w:proofErr w:type="spellStart"/>
            <w:r>
              <w:t>Solid</w:t>
            </w:r>
            <w:proofErr w:type="spellEnd"/>
            <w:r>
              <w:t xml:space="preserve"> </w:t>
            </w:r>
            <w:proofErr w:type="spellStart"/>
            <w:r>
              <w:t>lipid</w:t>
            </w:r>
            <w:proofErr w:type="spellEnd"/>
            <w:r>
              <w:t xml:space="preserve"> </w:t>
            </w:r>
            <w:proofErr w:type="spellStart"/>
            <w:r>
              <w:t>microparticle</w:t>
            </w:r>
            <w:proofErr w:type="spellEnd"/>
          </w:p>
        </w:tc>
        <w:tc>
          <w:tcPr>
            <w:tcW w:w="2070" w:type="dxa"/>
          </w:tcPr>
          <w:p w14:paraId="2DB932E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:</w:t>
            </w:r>
            <w:r w:rsidRPr="002A0317">
              <w:rPr>
                <w:lang w:val="en-US"/>
              </w:rPr>
              <w:t xml:space="preserve"> water and polyvinyl alcohol (PVA; 10% (w/v)</w:t>
            </w:r>
          </w:p>
          <w:p w14:paraId="34E2497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Ascorbic acid solution with or without CaCl</w:t>
            </w:r>
            <w:r w:rsidRPr="002A0317">
              <w:rPr>
                <w:vertAlign w:val="subscript"/>
                <w:lang w:val="en-US"/>
              </w:rPr>
              <w:t>2</w:t>
            </w:r>
            <w:r w:rsidRPr="002A0317">
              <w:rPr>
                <w:lang w:val="en-US"/>
              </w:rPr>
              <w:t>, and chitosan.</w:t>
            </w:r>
          </w:p>
        </w:tc>
        <w:tc>
          <w:tcPr>
            <w:tcW w:w="1800" w:type="dxa"/>
          </w:tcPr>
          <w:p w14:paraId="682A397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:</w:t>
            </w:r>
            <w:r w:rsidRPr="002A0317">
              <w:rPr>
                <w:lang w:val="en-US"/>
              </w:rPr>
              <w:t xml:space="preserve"> palm fat oil</w:t>
            </w:r>
          </w:p>
        </w:tc>
        <w:tc>
          <w:tcPr>
            <w:tcW w:w="1350" w:type="dxa"/>
          </w:tcPr>
          <w:p w14:paraId="36EC84F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i</w:t>
            </w:r>
            <w:r w:rsidRPr="002A0317">
              <w:rPr>
                <w:lang w:val="en-US"/>
              </w:rPr>
              <w:t>= 3,000 and 1,000 µL/h.</w:t>
            </w:r>
          </w:p>
          <w:p w14:paraId="2AB6E588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m</w:t>
            </w:r>
            <w:proofErr w:type="spellEnd"/>
            <w:r w:rsidRPr="002A0317">
              <w:rPr>
                <w:lang w:val="en-US"/>
              </w:rPr>
              <w:t>= 2,500 and 3,000 µL/h.</w:t>
            </w:r>
          </w:p>
          <w:p w14:paraId="45906367" w14:textId="77777777" w:rsidR="002A0317" w:rsidRPr="00FA1C67" w:rsidRDefault="002A0317" w:rsidP="00B72C8C">
            <w:proofErr w:type="spellStart"/>
            <w:r>
              <w:t>Q</w:t>
            </w:r>
            <w:r>
              <w:rPr>
                <w:vertAlign w:val="subscript"/>
              </w:rPr>
              <w:t>o</w:t>
            </w:r>
            <w:proofErr w:type="spellEnd"/>
            <w:r>
              <w:t>= 14,000</w:t>
            </w:r>
            <w:r w:rsidRPr="00FA1C67"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12,000 </w:t>
            </w:r>
            <w:r w:rsidRPr="00FA1C67">
              <w:t>µL/h</w:t>
            </w:r>
          </w:p>
          <w:p w14:paraId="4F424DD2" w14:textId="77777777" w:rsidR="002A0317" w:rsidRDefault="002A0317" w:rsidP="00B72C8C"/>
        </w:tc>
        <w:tc>
          <w:tcPr>
            <w:tcW w:w="1710" w:type="dxa"/>
          </w:tcPr>
          <w:p w14:paraId="3DB03E3E" w14:textId="77777777" w:rsidR="002A0317" w:rsidRPr="00FA1C67" w:rsidRDefault="002A0317" w:rsidP="00B72C8C">
            <w:proofErr w:type="spellStart"/>
            <w:r w:rsidRPr="002038DC">
              <w:t>Ascorbic</w:t>
            </w:r>
            <w:proofErr w:type="spellEnd"/>
            <w:r w:rsidRPr="002038DC">
              <w:t xml:space="preserve"> </w:t>
            </w:r>
            <w:proofErr w:type="spellStart"/>
            <w:r w:rsidRPr="002038DC">
              <w:t>acid</w:t>
            </w:r>
            <w:proofErr w:type="spellEnd"/>
            <w:r>
              <w:t xml:space="preserve"> (3-20% w/w)</w:t>
            </w:r>
          </w:p>
        </w:tc>
        <w:tc>
          <w:tcPr>
            <w:tcW w:w="2430" w:type="dxa"/>
          </w:tcPr>
          <w:p w14:paraId="2D5098E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195- 342 µm</w:t>
            </w:r>
          </w:p>
          <w:p w14:paraId="0806C19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DI= 73-95 % </w:t>
            </w:r>
          </w:p>
          <w:p w14:paraId="063D985F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73-95 %</w:t>
            </w:r>
          </w:p>
          <w:p w14:paraId="040B382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CR decreased around 50% after 30 </w:t>
            </w:r>
            <w:proofErr w:type="gramStart"/>
            <w:r w:rsidRPr="002A0317">
              <w:rPr>
                <w:lang w:val="en-US"/>
              </w:rPr>
              <w:t>days</w:t>
            </w:r>
            <w:proofErr w:type="gramEnd"/>
          </w:p>
          <w:p w14:paraId="3D76CAA6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3240" w:type="dxa"/>
          </w:tcPr>
          <w:p w14:paraId="114913E8" w14:textId="77777777" w:rsidR="002A0317" w:rsidRDefault="002A0317" w:rsidP="00B72C8C">
            <w:r w:rsidRPr="00FA1C67">
              <w:t>Glass</w:t>
            </w:r>
            <w:r>
              <w:t xml:space="preserve"> </w:t>
            </w:r>
            <w:proofErr w:type="spellStart"/>
            <w:r>
              <w:t>microfluidic</w:t>
            </w:r>
            <w:proofErr w:type="spellEnd"/>
            <w:r w:rsidRPr="00FA1C67">
              <w:t xml:space="preserve"> device</w:t>
            </w:r>
          </w:p>
          <w:p w14:paraId="3B8D5757" w14:textId="77777777" w:rsidR="002A0317" w:rsidRPr="00FA1C67" w:rsidRDefault="002A0317" w:rsidP="00B72C8C">
            <w:r w:rsidRPr="008E024C">
              <w:rPr>
                <w:noProof/>
              </w:rPr>
              <w:drawing>
                <wp:inline distT="0" distB="0" distL="0" distR="0" wp14:anchorId="0F68FB6B" wp14:editId="4981E14E">
                  <wp:extent cx="2101215" cy="1068070"/>
                  <wp:effectExtent l="0" t="0" r="0" b="0"/>
                  <wp:docPr id="24" name="Picture 24" descr="Tela de celular&#10;&#10;Descrição gerada automaticamente com confiança médi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Picture 24" descr="Tela de celular&#10;&#10;Descrição gerada automaticamente com confiança média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01215" cy="106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"/>
            <w:id w:val="-628242648"/>
            <w:placeholder>
              <w:docPart w:val="E012E5AEF5854EF7B2AAD303FBDE5A7A"/>
            </w:placeholder>
          </w:sdtPr>
          <w:sdtContent>
            <w:tc>
              <w:tcPr>
                <w:tcW w:w="1260" w:type="dxa"/>
              </w:tcPr>
              <w:p w14:paraId="385C76F4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Comunian</w:t>
                </w:r>
                <w:proofErr w:type="spellEnd"/>
                <w:r w:rsidRPr="00560DA4">
                  <w:rPr>
                    <w:color w:val="000000"/>
                  </w:rPr>
                  <w:t xml:space="preserve"> et al., 2014)</w:t>
                </w:r>
              </w:p>
            </w:tc>
          </w:sdtContent>
        </w:sdt>
      </w:tr>
      <w:tr w:rsidR="002A0317" w:rsidRPr="00FA1C67" w14:paraId="2F2356AD" w14:textId="77777777" w:rsidTr="00B72C8C">
        <w:trPr>
          <w:trHeight w:val="256"/>
        </w:trPr>
        <w:tc>
          <w:tcPr>
            <w:tcW w:w="1620" w:type="dxa"/>
            <w:vMerge w:val="restart"/>
          </w:tcPr>
          <w:p w14:paraId="5D5AA150" w14:textId="77777777" w:rsidR="002A0317" w:rsidRDefault="002A0317" w:rsidP="00B72C8C">
            <w:r w:rsidRPr="00FA1C67">
              <w:t>W/O/W</w:t>
            </w:r>
            <w:r>
              <w:t xml:space="preserve">- </w:t>
            </w:r>
            <w:proofErr w:type="spellStart"/>
            <w:r>
              <w:t>Microcapsule</w:t>
            </w:r>
            <w:proofErr w:type="spellEnd"/>
            <w:r w:rsidRPr="00FA1C67">
              <w:t xml:space="preserve"> </w:t>
            </w:r>
          </w:p>
        </w:tc>
        <w:tc>
          <w:tcPr>
            <w:tcW w:w="2070" w:type="dxa"/>
          </w:tcPr>
          <w:p w14:paraId="78EB6F8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:</w:t>
            </w:r>
            <w:r w:rsidRPr="002A0317">
              <w:rPr>
                <w:lang w:val="en-US"/>
              </w:rPr>
              <w:t xml:space="preserve"> aqueous solution and PVA</w:t>
            </w:r>
          </w:p>
          <w:p w14:paraId="7B2346D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aqueous mesoporous silica nanoparticles (MSN) + Rhodamine B (RB) solution</w:t>
            </w:r>
          </w:p>
        </w:tc>
        <w:tc>
          <w:tcPr>
            <w:tcW w:w="1800" w:type="dxa"/>
          </w:tcPr>
          <w:p w14:paraId="136299FA" w14:textId="77777777" w:rsidR="002A0317" w:rsidRDefault="002A0317" w:rsidP="00B72C8C">
            <w:r w:rsidRPr="00B1205D">
              <w:rPr>
                <w:i/>
                <w:iCs/>
              </w:rPr>
              <w:t xml:space="preserve">Middle </w:t>
            </w:r>
            <w:proofErr w:type="spellStart"/>
            <w:r w:rsidRPr="00B1205D">
              <w:rPr>
                <w:i/>
                <w:iCs/>
              </w:rPr>
              <w:t>phase</w:t>
            </w:r>
            <w:proofErr w:type="spellEnd"/>
            <w:r w:rsidRPr="00B1205D">
              <w:rPr>
                <w:i/>
                <w:iCs/>
              </w:rPr>
              <w:t>:</w:t>
            </w:r>
            <w:r w:rsidRPr="00FA1C67">
              <w:t xml:space="preserve"> PLGA </w:t>
            </w:r>
            <w:proofErr w:type="spellStart"/>
            <w:r w:rsidRPr="00FA1C67">
              <w:t>oil</w:t>
            </w:r>
            <w:proofErr w:type="spellEnd"/>
          </w:p>
        </w:tc>
        <w:tc>
          <w:tcPr>
            <w:tcW w:w="1350" w:type="dxa"/>
          </w:tcPr>
          <w:p w14:paraId="48B9D1E1" w14:textId="77777777" w:rsidR="002A0317" w:rsidRPr="00173D47" w:rsidRDefault="002A0317" w:rsidP="00B72C8C">
            <w:r w:rsidRPr="00173D47">
              <w:t>Q</w:t>
            </w:r>
            <w:r>
              <w:rPr>
                <w:vertAlign w:val="subscript"/>
              </w:rPr>
              <w:t>i</w:t>
            </w:r>
            <w:r>
              <w:t>=</w:t>
            </w:r>
            <w:r w:rsidRPr="00173D47">
              <w:t xml:space="preserve"> 1 </w:t>
            </w:r>
            <w:proofErr w:type="spellStart"/>
            <w:r w:rsidRPr="00173D47">
              <w:t>mL</w:t>
            </w:r>
            <w:proofErr w:type="spellEnd"/>
            <w:r w:rsidRPr="00173D47">
              <w:t>/h.</w:t>
            </w:r>
          </w:p>
          <w:p w14:paraId="1BB57836" w14:textId="77777777" w:rsidR="002A0317" w:rsidRPr="00173D47" w:rsidRDefault="002A0317" w:rsidP="00B72C8C">
            <w:proofErr w:type="spellStart"/>
            <w:r w:rsidRPr="00173D47">
              <w:t>Q</w:t>
            </w:r>
            <w:r w:rsidRPr="00173D47">
              <w:rPr>
                <w:vertAlign w:val="subscript"/>
              </w:rPr>
              <w:t>m</w:t>
            </w:r>
            <w:proofErr w:type="spellEnd"/>
            <w:r>
              <w:t>=</w:t>
            </w:r>
            <w:r w:rsidRPr="00173D47">
              <w:t xml:space="preserve"> 2 </w:t>
            </w:r>
            <w:proofErr w:type="spellStart"/>
            <w:r w:rsidRPr="00173D47">
              <w:t>mL</w:t>
            </w:r>
            <w:proofErr w:type="spellEnd"/>
            <w:r w:rsidRPr="00173D47">
              <w:t>/h.</w:t>
            </w:r>
          </w:p>
          <w:p w14:paraId="1BD1706F" w14:textId="77777777" w:rsidR="002A0317" w:rsidRPr="00FA1C67" w:rsidRDefault="002A0317" w:rsidP="00B72C8C">
            <w:proofErr w:type="spellStart"/>
            <w:r>
              <w:t>Q</w:t>
            </w:r>
            <w:r w:rsidRPr="00173D47">
              <w:rPr>
                <w:vertAlign w:val="subscript"/>
              </w:rPr>
              <w:t>o</w:t>
            </w:r>
            <w:proofErr w:type="spellEnd"/>
            <w:r>
              <w:t>=</w:t>
            </w:r>
            <w:r w:rsidRPr="00FA1C67">
              <w:t xml:space="preserve"> 4 </w:t>
            </w:r>
            <w:proofErr w:type="spellStart"/>
            <w:r w:rsidRPr="00FA1C67">
              <w:t>mL</w:t>
            </w:r>
            <w:proofErr w:type="spellEnd"/>
            <w:r w:rsidRPr="00FA1C67">
              <w:t>/h</w:t>
            </w:r>
          </w:p>
          <w:p w14:paraId="4CD30A5F" w14:textId="77777777" w:rsidR="002A0317" w:rsidRPr="00FA1C67" w:rsidRDefault="002A0317" w:rsidP="00B72C8C"/>
        </w:tc>
        <w:tc>
          <w:tcPr>
            <w:tcW w:w="1710" w:type="dxa"/>
          </w:tcPr>
          <w:p w14:paraId="5741B341" w14:textId="77777777" w:rsidR="002A0317" w:rsidRPr="00DF1D18" w:rsidRDefault="002A0317" w:rsidP="00B72C8C">
            <w:proofErr w:type="spellStart"/>
            <w:r w:rsidRPr="00FA1C67">
              <w:t>Mesopouros</w:t>
            </w:r>
            <w:proofErr w:type="spellEnd"/>
            <w:r w:rsidRPr="00FA1C67">
              <w:t xml:space="preserve"> </w:t>
            </w:r>
            <w:proofErr w:type="spellStart"/>
            <w:r w:rsidRPr="005F17B1">
              <w:t>silica</w:t>
            </w:r>
            <w:proofErr w:type="spellEnd"/>
            <w:r w:rsidRPr="005F17B1">
              <w:t xml:space="preserve"> </w:t>
            </w:r>
            <w:proofErr w:type="spellStart"/>
            <w:r w:rsidRPr="005F17B1">
              <w:t>nanoparticles</w:t>
            </w:r>
            <w:proofErr w:type="spellEnd"/>
            <w:r w:rsidRPr="005F17B1">
              <w:t xml:space="preserve"> (MSN</w:t>
            </w:r>
            <w:r>
              <w:t>; 40% w/v</w:t>
            </w:r>
            <w:r w:rsidRPr="005F17B1">
              <w:t xml:space="preserve">) + </w:t>
            </w:r>
            <w:proofErr w:type="spellStart"/>
            <w:r w:rsidRPr="005F17B1">
              <w:t>Rhodamine</w:t>
            </w:r>
            <w:proofErr w:type="spellEnd"/>
            <w:r w:rsidRPr="005F17B1">
              <w:t xml:space="preserve"> B (RB</w:t>
            </w:r>
            <w:r>
              <w:t>; 10-500 mg/L</w:t>
            </w:r>
            <w:r w:rsidRPr="005F17B1">
              <w:t>)</w:t>
            </w:r>
          </w:p>
        </w:tc>
        <w:tc>
          <w:tcPr>
            <w:tcW w:w="2430" w:type="dxa"/>
          </w:tcPr>
          <w:p w14:paraId="0E86AF2A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119 nm (MSN) and 56 µm (PLGA-MSN)</w:t>
            </w:r>
          </w:p>
          <w:p w14:paraId="5FFA9CF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DI= 4.91%</w:t>
            </w:r>
          </w:p>
          <w:p w14:paraId="2C64D79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 around 88% for PLGA-MSN and 95% for PLGA</w:t>
            </w:r>
          </w:p>
          <w:p w14:paraId="33AED11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CR around 96% after 120 days for PLGA-MSN and</w:t>
            </w:r>
          </w:p>
          <w:p w14:paraId="5497F2B0" w14:textId="77777777" w:rsidR="002A0317" w:rsidRDefault="002A0317" w:rsidP="00B72C8C">
            <w:r>
              <w:t xml:space="preserve">97% </w:t>
            </w:r>
            <w:proofErr w:type="spellStart"/>
            <w:r>
              <w:t>after</w:t>
            </w:r>
            <w:proofErr w:type="spellEnd"/>
            <w:r>
              <w:t xml:space="preserve"> 120 </w:t>
            </w:r>
            <w:proofErr w:type="spellStart"/>
            <w:r>
              <w:t>days</w:t>
            </w:r>
            <w:proofErr w:type="spellEnd"/>
            <w:r>
              <w:t xml:space="preserve"> for PLGA</w:t>
            </w:r>
          </w:p>
          <w:p w14:paraId="64461E88" w14:textId="77777777" w:rsidR="002A0317" w:rsidRPr="001E3DC1" w:rsidRDefault="002A0317" w:rsidP="00B72C8C"/>
        </w:tc>
        <w:tc>
          <w:tcPr>
            <w:tcW w:w="3240" w:type="dxa"/>
          </w:tcPr>
          <w:p w14:paraId="710E2404" w14:textId="77777777" w:rsidR="002A0317" w:rsidRPr="00BB04BE" w:rsidRDefault="002A0317" w:rsidP="00B72C8C">
            <w:proofErr w:type="spellStart"/>
            <w:r>
              <w:t>P</w:t>
            </w:r>
            <w:r w:rsidRPr="00FD7C80">
              <w:t>olymethyl</w:t>
            </w:r>
            <w:proofErr w:type="spellEnd"/>
            <w:r w:rsidRPr="00FD7C80">
              <w:t xml:space="preserve"> </w:t>
            </w:r>
            <w:proofErr w:type="spellStart"/>
            <w:r w:rsidRPr="00FD7C80">
              <w:t>methacrylate</w:t>
            </w:r>
            <w:proofErr w:type="spellEnd"/>
            <w:r w:rsidRPr="00FD7C80">
              <w:t xml:space="preserve"> </w:t>
            </w:r>
            <w:r>
              <w:t>(</w:t>
            </w:r>
            <w:r w:rsidRPr="00BB04BE">
              <w:t xml:space="preserve">PMMA) </w:t>
            </w:r>
            <w:proofErr w:type="spellStart"/>
            <w:r w:rsidRPr="00BB04BE">
              <w:t>microfluidic</w:t>
            </w:r>
            <w:proofErr w:type="spellEnd"/>
            <w:r w:rsidRPr="00BB04BE">
              <w:t xml:space="preserve"> device</w:t>
            </w:r>
          </w:p>
          <w:p w14:paraId="46889AC6" w14:textId="77777777" w:rsidR="002A0317" w:rsidRPr="00BB04BE" w:rsidRDefault="002A0317" w:rsidP="00B72C8C"/>
          <w:p w14:paraId="01A6785F" w14:textId="77777777" w:rsidR="002A0317" w:rsidRPr="00FA1C67" w:rsidRDefault="002A0317" w:rsidP="00B72C8C">
            <w:r w:rsidRPr="00FA1C67">
              <w:rPr>
                <w:noProof/>
              </w:rPr>
              <w:drawing>
                <wp:inline distT="0" distB="0" distL="0" distR="0" wp14:anchorId="16AD5856" wp14:editId="13229D68">
                  <wp:extent cx="2041957" cy="1171575"/>
                  <wp:effectExtent l="0" t="0" r="3175" b="0"/>
                  <wp:docPr id="20" name="Picture 20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Picture 20" descr="Diagrama&#10;&#10;Descrição gerada automaticamente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48071" cy="11750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"/>
            <w:id w:val="1231736341"/>
            <w:placeholder>
              <w:docPart w:val="512038B209E543ED8561464D4DC110DA"/>
            </w:placeholder>
          </w:sdtPr>
          <w:sdtContent>
            <w:tc>
              <w:tcPr>
                <w:tcW w:w="1260" w:type="dxa"/>
              </w:tcPr>
              <w:p w14:paraId="6A649134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Zhou et al., 2021)</w:t>
                </w:r>
              </w:p>
            </w:tc>
          </w:sdtContent>
        </w:sdt>
      </w:tr>
      <w:tr w:rsidR="002A0317" w:rsidRPr="005F69C7" w14:paraId="5AA13D6F" w14:textId="77777777" w:rsidTr="00B72C8C">
        <w:trPr>
          <w:trHeight w:val="256"/>
        </w:trPr>
        <w:tc>
          <w:tcPr>
            <w:tcW w:w="1620" w:type="dxa"/>
            <w:vMerge/>
          </w:tcPr>
          <w:p w14:paraId="79C10788" w14:textId="77777777" w:rsidR="002A0317" w:rsidRPr="00FA1C67" w:rsidRDefault="002A0317" w:rsidP="00B72C8C"/>
        </w:tc>
        <w:tc>
          <w:tcPr>
            <w:tcW w:w="2070" w:type="dxa"/>
          </w:tcPr>
          <w:p w14:paraId="7D4AE0B1" w14:textId="77777777" w:rsidR="002A0317" w:rsidRPr="002A0317" w:rsidRDefault="002A0317" w:rsidP="00B72C8C">
            <w:pPr>
              <w:rPr>
                <w:i/>
                <w:iCs/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:</w:t>
            </w:r>
          </w:p>
          <w:p w14:paraId="3C9AE2E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oly (vinyl alcohol) (PVA) aqueous solution (2 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</w:t>
            </w:r>
          </w:p>
          <w:p w14:paraId="1CFFBAD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Poly (vinyl alcohol) (PVA) aqueous solution</w:t>
            </w:r>
          </w:p>
          <w:p w14:paraId="19AECA48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6192E447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 xml:space="preserve">Middle phase: </w:t>
            </w:r>
            <w:r w:rsidRPr="002A0317">
              <w:rPr>
                <w:lang w:val="en-US"/>
              </w:rPr>
              <w:t>PLGA (0.6 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 in dichloromethane)</w:t>
            </w:r>
          </w:p>
        </w:tc>
        <w:tc>
          <w:tcPr>
            <w:tcW w:w="1350" w:type="dxa"/>
          </w:tcPr>
          <w:p w14:paraId="5B4C538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i</w:t>
            </w:r>
            <w:r w:rsidRPr="002A0317">
              <w:rPr>
                <w:lang w:val="en-US"/>
              </w:rPr>
              <w:t xml:space="preserve">= 1000 </w:t>
            </w:r>
            <w:r w:rsidRPr="00FA1C67">
              <w:t>μ</w:t>
            </w:r>
            <w:r w:rsidRPr="002A0317">
              <w:rPr>
                <w:lang w:val="en-US"/>
              </w:rPr>
              <w:t xml:space="preserve">L/min </w:t>
            </w: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m</w:t>
            </w:r>
            <w:proofErr w:type="spellEnd"/>
            <w:r w:rsidRPr="002A0317">
              <w:rPr>
                <w:lang w:val="en-US"/>
              </w:rPr>
              <w:t xml:space="preserve">= 2000 </w:t>
            </w:r>
            <w:r w:rsidRPr="00FA1C67">
              <w:t>μ</w:t>
            </w:r>
            <w:r w:rsidRPr="002A0317">
              <w:rPr>
                <w:lang w:val="en-US"/>
              </w:rPr>
              <w:t xml:space="preserve">L/min </w:t>
            </w:r>
          </w:p>
          <w:p w14:paraId="1A2C624B" w14:textId="77777777" w:rsidR="002A0317" w:rsidRPr="00FA1C67" w:rsidRDefault="002A0317" w:rsidP="00B72C8C">
            <w:proofErr w:type="spellStart"/>
            <w:r w:rsidRPr="00FA1C67">
              <w:t>Q</w:t>
            </w:r>
            <w:r w:rsidRPr="00D82E27">
              <w:rPr>
                <w:vertAlign w:val="subscript"/>
              </w:rPr>
              <w:t>o</w:t>
            </w:r>
            <w:proofErr w:type="spellEnd"/>
            <w:r w:rsidRPr="00FA1C67">
              <w:t>= 4000 </w:t>
            </w:r>
            <w:proofErr w:type="spellStart"/>
            <w:r w:rsidRPr="00FA1C67">
              <w:t>μL</w:t>
            </w:r>
            <w:proofErr w:type="spellEnd"/>
            <w:r w:rsidRPr="00FA1C67">
              <w:t>/h</w:t>
            </w:r>
          </w:p>
        </w:tc>
        <w:tc>
          <w:tcPr>
            <w:tcW w:w="1710" w:type="dxa"/>
          </w:tcPr>
          <w:p w14:paraId="33C3965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2-[[(4-</w:t>
            </w:r>
            <w:proofErr w:type="gramStart"/>
            <w:r w:rsidRPr="002A0317">
              <w:rPr>
                <w:lang w:val="en-US"/>
              </w:rPr>
              <w:t>phenoxyphenyl)sulfonyl</w:t>
            </w:r>
            <w:proofErr w:type="gramEnd"/>
            <w:r w:rsidRPr="002A0317">
              <w:rPr>
                <w:lang w:val="en-US"/>
              </w:rPr>
              <w:t>]methyl]-thiirane (SB-3CT; 0.5 mg/mL)</w:t>
            </w:r>
          </w:p>
        </w:tc>
        <w:tc>
          <w:tcPr>
            <w:tcW w:w="2430" w:type="dxa"/>
          </w:tcPr>
          <w:p w14:paraId="716B38D5" w14:textId="77777777" w:rsidR="002A0317" w:rsidRDefault="002A0317" w:rsidP="00B72C8C">
            <w:proofErr w:type="spellStart"/>
            <w:r w:rsidRPr="001E3DC1">
              <w:t>Size</w:t>
            </w:r>
            <w:proofErr w:type="spellEnd"/>
            <w:r>
              <w:t>=</w:t>
            </w:r>
            <w:r w:rsidRPr="001E3DC1">
              <w:t xml:space="preserve"> </w:t>
            </w:r>
            <w:r>
              <w:t>35-65</w:t>
            </w:r>
            <w:r w:rsidRPr="001E3DC1">
              <w:t> </w:t>
            </w:r>
            <w:r>
              <w:t>µ</w:t>
            </w:r>
            <w:r w:rsidRPr="001E3DC1">
              <w:t>m</w:t>
            </w:r>
          </w:p>
          <w:p w14:paraId="39702A2E" w14:textId="77777777" w:rsidR="002A0317" w:rsidRDefault="002A0317" w:rsidP="00B72C8C">
            <w:r>
              <w:t>DI= 3%</w:t>
            </w:r>
          </w:p>
          <w:p w14:paraId="1F0F08A5" w14:textId="77777777" w:rsidR="002A0317" w:rsidRPr="001E3DC1" w:rsidRDefault="002A0317" w:rsidP="00B72C8C">
            <w:r>
              <w:t>EE=</w:t>
            </w:r>
            <w:r w:rsidRPr="000E7962">
              <w:t xml:space="preserve"> </w:t>
            </w:r>
            <w:r>
              <w:t>99%</w:t>
            </w:r>
          </w:p>
        </w:tc>
        <w:tc>
          <w:tcPr>
            <w:tcW w:w="3240" w:type="dxa"/>
          </w:tcPr>
          <w:p w14:paraId="1ECB64EE" w14:textId="77777777" w:rsidR="002A0317" w:rsidRDefault="002A0317" w:rsidP="00B72C8C">
            <w:r w:rsidRPr="00FA1C67">
              <w:t xml:space="preserve">Glass </w:t>
            </w:r>
            <w:proofErr w:type="spellStart"/>
            <w:r w:rsidRPr="00FA1C67">
              <w:t>microfluidic</w:t>
            </w:r>
            <w:proofErr w:type="spellEnd"/>
            <w:r w:rsidRPr="00FA1C67">
              <w:t xml:space="preserve"> device</w:t>
            </w:r>
          </w:p>
          <w:p w14:paraId="7BEBC0C5" w14:textId="77777777" w:rsidR="002A0317" w:rsidRDefault="002A0317" w:rsidP="00B72C8C"/>
          <w:p w14:paraId="1E4F3C41" w14:textId="77777777" w:rsidR="002A0317" w:rsidRDefault="002A0317" w:rsidP="00B72C8C">
            <w:r w:rsidRPr="00FA1C67">
              <w:rPr>
                <w:noProof/>
              </w:rPr>
              <w:drawing>
                <wp:inline distT="0" distB="0" distL="0" distR="0" wp14:anchorId="31FD612B" wp14:editId="608585E9">
                  <wp:extent cx="2026468" cy="866775"/>
                  <wp:effectExtent l="0" t="0" r="5715" b="0"/>
                  <wp:docPr id="2" name="Picture 2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Diagrama&#10;&#10;Descrição gerada automaticamente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8656" cy="8677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60" w:type="dxa"/>
          </w:tcPr>
          <w:sdt>
            <w:sdtPr>
              <w:rPr>
                <w:color w:val="000000"/>
              </w:rPr>
              <w:tag w:val="MENDELEY_CITATION_v3_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"/>
              <w:id w:val="-828061916"/>
              <w:placeholder>
                <w:docPart w:val="EEA7B06743E04FF8A3351CC9FB97D043"/>
              </w:placeholder>
            </w:sdtPr>
            <w:sdtContent>
              <w:p w14:paraId="60C758A9" w14:textId="77777777" w:rsidR="002A0317" w:rsidRPr="002A0317" w:rsidRDefault="002A0317" w:rsidP="00B72C8C">
                <w:pPr>
                  <w:rPr>
                    <w:color w:val="000000"/>
                    <w:lang w:val="en-US"/>
                  </w:rPr>
                </w:pPr>
                <w:r w:rsidRPr="002A0317">
                  <w:rPr>
                    <w:color w:val="000000"/>
                    <w:lang w:val="en-US"/>
                  </w:rPr>
                  <w:t>(H. Chen et al., 2018a)</w:t>
                </w:r>
              </w:p>
            </w:sdtContent>
          </w:sdt>
        </w:tc>
      </w:tr>
      <w:tr w:rsidR="002A0317" w:rsidRPr="00FA1C67" w14:paraId="3B49D05E" w14:textId="77777777" w:rsidTr="00B72C8C">
        <w:trPr>
          <w:trHeight w:val="256"/>
        </w:trPr>
        <w:tc>
          <w:tcPr>
            <w:tcW w:w="1620" w:type="dxa"/>
            <w:vMerge/>
          </w:tcPr>
          <w:p w14:paraId="76BEB6B2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2070" w:type="dxa"/>
          </w:tcPr>
          <w:p w14:paraId="0D73AFA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 xml:space="preserve">Middle phase: </w:t>
            </w:r>
            <w:r w:rsidRPr="002A0317">
              <w:rPr>
                <w:lang w:val="en-US"/>
              </w:rPr>
              <w:t xml:space="preserve">poly (N-isopropyl </w:t>
            </w:r>
            <w:proofErr w:type="spellStart"/>
            <w:r w:rsidRPr="002A0317">
              <w:rPr>
                <w:lang w:val="en-US"/>
              </w:rPr>
              <w:t>acry</w:t>
            </w:r>
            <w:proofErr w:type="spellEnd"/>
            <w:r w:rsidRPr="002A0317">
              <w:rPr>
                <w:lang w:val="en-US"/>
              </w:rPr>
              <w:t>-</w:t>
            </w:r>
          </w:p>
          <w:p w14:paraId="2A270744" w14:textId="77777777" w:rsidR="002A0317" w:rsidRDefault="002A0317" w:rsidP="00B72C8C">
            <w:proofErr w:type="spellStart"/>
            <w:r w:rsidRPr="00FA1C67">
              <w:t>lamide</w:t>
            </w:r>
            <w:proofErr w:type="spellEnd"/>
            <w:r w:rsidRPr="00FA1C67">
              <w:t>) (PNIPAM)</w:t>
            </w:r>
          </w:p>
        </w:tc>
        <w:tc>
          <w:tcPr>
            <w:tcW w:w="1800" w:type="dxa"/>
          </w:tcPr>
          <w:p w14:paraId="364E94D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 xml:space="preserve">Inner phase: </w:t>
            </w:r>
            <w:r w:rsidRPr="002A0317">
              <w:rPr>
                <w:lang w:val="en-US"/>
              </w:rPr>
              <w:t>soybean</w:t>
            </w:r>
          </w:p>
          <w:p w14:paraId="7FB1E85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oil solution added with </w:t>
            </w:r>
            <w:proofErr w:type="spellStart"/>
            <w:r w:rsidRPr="002A0317">
              <w:rPr>
                <w:lang w:val="en-US"/>
              </w:rPr>
              <w:t>camptothecin</w:t>
            </w:r>
            <w:proofErr w:type="spellEnd"/>
            <w:r w:rsidRPr="002A0317">
              <w:rPr>
                <w:lang w:val="en-US"/>
              </w:rPr>
              <w:t xml:space="preserve"> (0.4 mg/mL)</w:t>
            </w:r>
          </w:p>
          <w:p w14:paraId="672ADCF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lastRenderedPageBreak/>
              <w:t xml:space="preserve">Outer phase: </w:t>
            </w:r>
            <w:r w:rsidRPr="002A0317">
              <w:rPr>
                <w:lang w:val="en-US"/>
              </w:rPr>
              <w:t>soybean oil and PGPR</w:t>
            </w:r>
          </w:p>
        </w:tc>
        <w:tc>
          <w:tcPr>
            <w:tcW w:w="1350" w:type="dxa"/>
          </w:tcPr>
          <w:p w14:paraId="726CED7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lastRenderedPageBreak/>
              <w:t>Q</w:t>
            </w:r>
            <w:r w:rsidRPr="002A0317">
              <w:rPr>
                <w:vertAlign w:val="subscript"/>
                <w:lang w:val="en-US"/>
              </w:rPr>
              <w:t>o</w:t>
            </w:r>
            <w:r w:rsidRPr="002A0317">
              <w:rPr>
                <w:lang w:val="en-US"/>
              </w:rPr>
              <w:t>= 1600-2400 µL/min</w:t>
            </w:r>
          </w:p>
          <w:p w14:paraId="57DFBFDB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m</w:t>
            </w:r>
            <w:proofErr w:type="spellEnd"/>
            <w:r w:rsidRPr="002A0317">
              <w:rPr>
                <w:lang w:val="en-US"/>
              </w:rPr>
              <w:t>= 130-210 µL/min</w:t>
            </w:r>
          </w:p>
          <w:p w14:paraId="3DD020A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i</w:t>
            </w:r>
            <w:r w:rsidRPr="002A0317">
              <w:rPr>
                <w:lang w:val="en-US"/>
              </w:rPr>
              <w:t>= 20-100 µL/min</w:t>
            </w:r>
          </w:p>
        </w:tc>
        <w:tc>
          <w:tcPr>
            <w:tcW w:w="1710" w:type="dxa"/>
          </w:tcPr>
          <w:p w14:paraId="7482912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Doxorubicin hydrochloride and </w:t>
            </w:r>
            <w:proofErr w:type="spellStart"/>
            <w:r w:rsidRPr="002A0317">
              <w:rPr>
                <w:lang w:val="en-US"/>
              </w:rPr>
              <w:t>camptothecin</w:t>
            </w:r>
            <w:proofErr w:type="spellEnd"/>
            <w:r w:rsidRPr="002A0317">
              <w:rPr>
                <w:lang w:val="en-US"/>
              </w:rPr>
              <w:t xml:space="preserve"> (2 mg/mL)</w:t>
            </w:r>
          </w:p>
        </w:tc>
        <w:tc>
          <w:tcPr>
            <w:tcW w:w="2430" w:type="dxa"/>
          </w:tcPr>
          <w:p w14:paraId="5008164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ize= 600-1000 µm</w:t>
            </w:r>
          </w:p>
          <w:p w14:paraId="614BA52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DI= not specified </w:t>
            </w:r>
          </w:p>
          <w:p w14:paraId="2E0B3FE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EE= not specified</w:t>
            </w:r>
          </w:p>
          <w:p w14:paraId="009E6080" w14:textId="77777777" w:rsidR="002A0317" w:rsidRDefault="002A0317" w:rsidP="00B72C8C">
            <w:r>
              <w:t xml:space="preserve">CR= </w:t>
            </w:r>
            <w:proofErr w:type="spellStart"/>
            <w:r>
              <w:t>burst</w:t>
            </w:r>
            <w:proofErr w:type="spellEnd"/>
            <w:r>
              <w:t xml:space="preserve"> </w:t>
            </w:r>
            <w:proofErr w:type="spellStart"/>
            <w:r>
              <w:t>process</w:t>
            </w:r>
            <w:proofErr w:type="spellEnd"/>
            <w:r>
              <w:t xml:space="preserve"> </w:t>
            </w:r>
          </w:p>
          <w:p w14:paraId="56E8C619" w14:textId="77777777" w:rsidR="002A0317" w:rsidRPr="001E3DC1" w:rsidRDefault="002A0317" w:rsidP="00B72C8C"/>
        </w:tc>
        <w:tc>
          <w:tcPr>
            <w:tcW w:w="3240" w:type="dxa"/>
          </w:tcPr>
          <w:p w14:paraId="3B047E62" w14:textId="77777777" w:rsidR="002A0317" w:rsidRDefault="002A0317" w:rsidP="00B72C8C">
            <w:r w:rsidRPr="00FA1C67">
              <w:t xml:space="preserve">Glass </w:t>
            </w:r>
            <w:proofErr w:type="spellStart"/>
            <w:r w:rsidRPr="00FA1C67">
              <w:t>microfluidic</w:t>
            </w:r>
            <w:proofErr w:type="spellEnd"/>
            <w:r w:rsidRPr="00FA1C67">
              <w:t xml:space="preserve"> device</w:t>
            </w:r>
          </w:p>
          <w:p w14:paraId="3671379D" w14:textId="77777777" w:rsidR="002A0317" w:rsidRPr="00FA1C67" w:rsidRDefault="002A0317" w:rsidP="00B72C8C"/>
        </w:tc>
        <w:sdt>
          <w:sdtPr>
            <w:rPr>
              <w:color w:val="000000"/>
            </w:rPr>
            <w:tag w:val="MENDELEY_CITATION_v3_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"/>
            <w:id w:val="1366792308"/>
            <w:placeholder>
              <w:docPart w:val="B4DBD2BAC8C6400399477A83CDF4A009"/>
            </w:placeholder>
          </w:sdtPr>
          <w:sdtContent>
            <w:tc>
              <w:tcPr>
                <w:tcW w:w="1260" w:type="dxa"/>
              </w:tcPr>
              <w:p w14:paraId="306F5CD9" w14:textId="77777777" w:rsidR="002A0317" w:rsidRDefault="002A0317" w:rsidP="00B72C8C">
                <w:pPr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Z. Chen et al., 2022)</w:t>
                </w:r>
              </w:p>
            </w:tc>
          </w:sdtContent>
        </w:sdt>
      </w:tr>
    </w:tbl>
    <w:p w14:paraId="19CB7055" w14:textId="77777777" w:rsidR="002A0317" w:rsidRPr="002A0317" w:rsidRDefault="002A0317" w:rsidP="002A0317">
      <w:pPr>
        <w:jc w:val="both"/>
        <w:rPr>
          <w:lang w:val="en-US"/>
        </w:rPr>
      </w:pPr>
      <w:r w:rsidRPr="002A0317">
        <w:rPr>
          <w:lang w:val="en-US"/>
        </w:rPr>
        <w:t>*Q</w:t>
      </w:r>
      <w:r w:rsidRPr="002A0317">
        <w:rPr>
          <w:vertAlign w:val="subscript"/>
          <w:lang w:val="en-US"/>
        </w:rPr>
        <w:t>c</w:t>
      </w:r>
      <w:r w:rsidRPr="002A0317">
        <w:rPr>
          <w:lang w:val="en-US"/>
        </w:rPr>
        <w:t xml:space="preserve">: continuous phase flow rate; </w:t>
      </w:r>
      <w:proofErr w:type="spellStart"/>
      <w:r w:rsidRPr="002A0317">
        <w:rPr>
          <w:lang w:val="en-US"/>
        </w:rPr>
        <w:t>Q</w:t>
      </w:r>
      <w:r w:rsidRPr="002A0317">
        <w:rPr>
          <w:vertAlign w:val="subscript"/>
          <w:lang w:val="en-US"/>
        </w:rPr>
        <w:t>d</w:t>
      </w:r>
      <w:proofErr w:type="spellEnd"/>
      <w:r w:rsidRPr="002A0317">
        <w:rPr>
          <w:lang w:val="en-US"/>
        </w:rPr>
        <w:t>: disperse phase flow rate; Q</w:t>
      </w:r>
      <w:r w:rsidRPr="002A0317">
        <w:rPr>
          <w:vertAlign w:val="subscript"/>
          <w:lang w:val="en-US"/>
        </w:rPr>
        <w:t>i</w:t>
      </w:r>
      <w:r w:rsidRPr="002A0317">
        <w:rPr>
          <w:lang w:val="en-US"/>
        </w:rPr>
        <w:t xml:space="preserve">: inner phase flow rate; </w:t>
      </w:r>
      <w:proofErr w:type="spellStart"/>
      <w:r w:rsidRPr="002A0317">
        <w:rPr>
          <w:lang w:val="en-US"/>
        </w:rPr>
        <w:t>Q</w:t>
      </w:r>
      <w:r w:rsidRPr="002A0317">
        <w:rPr>
          <w:vertAlign w:val="subscript"/>
          <w:lang w:val="en-US"/>
        </w:rPr>
        <w:t>m</w:t>
      </w:r>
      <w:proofErr w:type="spellEnd"/>
      <w:r w:rsidRPr="002A0317">
        <w:rPr>
          <w:lang w:val="en-US"/>
        </w:rPr>
        <w:t>: middle phase flow rate; Q</w:t>
      </w:r>
      <w:r w:rsidRPr="002A0317">
        <w:rPr>
          <w:vertAlign w:val="subscript"/>
          <w:lang w:val="en-US"/>
        </w:rPr>
        <w:t>o</w:t>
      </w:r>
      <w:r w:rsidRPr="002A0317">
        <w:rPr>
          <w:lang w:val="en-US"/>
        </w:rPr>
        <w:t xml:space="preserve">: outer phase flow rate; </w:t>
      </w:r>
      <w:proofErr w:type="spellStart"/>
      <w:r w:rsidRPr="002A0317">
        <w:rPr>
          <w:lang w:val="en-US"/>
        </w:rPr>
        <w:t>J</w:t>
      </w:r>
      <w:r w:rsidRPr="002A0317">
        <w:rPr>
          <w:vertAlign w:val="subscript"/>
          <w:lang w:val="en-US"/>
        </w:rPr>
        <w:t>d</w:t>
      </w:r>
      <w:proofErr w:type="spellEnd"/>
      <w:r w:rsidRPr="002A0317">
        <w:rPr>
          <w:lang w:val="en-US"/>
        </w:rPr>
        <w:t>: disperse phase flux; P</w:t>
      </w:r>
      <w:r w:rsidRPr="002A0317">
        <w:rPr>
          <w:vertAlign w:val="subscript"/>
          <w:lang w:val="en-US"/>
        </w:rPr>
        <w:t>d</w:t>
      </w:r>
      <w:r w:rsidRPr="002A0317">
        <w:rPr>
          <w:lang w:val="en-US"/>
        </w:rPr>
        <w:t>: disperse phase pressure; P</w:t>
      </w:r>
      <w:r w:rsidRPr="002A0317">
        <w:rPr>
          <w:vertAlign w:val="subscript"/>
          <w:lang w:val="en-US"/>
        </w:rPr>
        <w:t>c</w:t>
      </w:r>
      <w:r w:rsidRPr="002A0317">
        <w:rPr>
          <w:lang w:val="en-US"/>
        </w:rPr>
        <w:t xml:space="preserve">: continuous phase pressure; Tween 20: </w:t>
      </w:r>
      <w:proofErr w:type="spellStart"/>
      <w:r w:rsidRPr="002A0317">
        <w:rPr>
          <w:color w:val="000000" w:themeColor="text1"/>
          <w:shd w:val="clear" w:color="auto" w:fill="FFFFFF"/>
          <w:lang w:val="en-US"/>
        </w:rPr>
        <w:t>polyoxyethylene</w:t>
      </w:r>
      <w:proofErr w:type="spellEnd"/>
      <w:r w:rsidRPr="002A0317">
        <w:rPr>
          <w:color w:val="000000" w:themeColor="text1"/>
          <w:shd w:val="clear" w:color="auto" w:fill="FFFFFF"/>
          <w:lang w:val="en-US"/>
        </w:rPr>
        <w:t xml:space="preserve"> (20) </w:t>
      </w:r>
      <w:proofErr w:type="spellStart"/>
      <w:r w:rsidRPr="002A0317">
        <w:rPr>
          <w:color w:val="000000" w:themeColor="text1"/>
          <w:shd w:val="clear" w:color="auto" w:fill="FFFFFF"/>
          <w:lang w:val="en-US"/>
        </w:rPr>
        <w:t>sorbitan</w:t>
      </w:r>
      <w:proofErr w:type="spellEnd"/>
      <w:r w:rsidRPr="002A0317">
        <w:rPr>
          <w:color w:val="000000" w:themeColor="text1"/>
          <w:shd w:val="clear" w:color="auto" w:fill="FFFFFF"/>
          <w:lang w:val="en-US"/>
        </w:rPr>
        <w:t xml:space="preserve"> monolaurate; </w:t>
      </w:r>
      <w:r w:rsidRPr="002A0317">
        <w:rPr>
          <w:lang w:val="en-US"/>
        </w:rPr>
        <w:t xml:space="preserve">EDTA-Ca: ethylenediaminetetraacetic acid calcium disodium salt hydrate; PGPR: </w:t>
      </w:r>
      <w:proofErr w:type="spellStart"/>
      <w:r w:rsidRPr="002A0317">
        <w:rPr>
          <w:lang w:val="en-US"/>
        </w:rPr>
        <w:t>polirricinoleato</w:t>
      </w:r>
      <w:proofErr w:type="spellEnd"/>
      <w:r w:rsidRPr="002A0317">
        <w:rPr>
          <w:lang w:val="en-US"/>
        </w:rPr>
        <w:t xml:space="preserve"> de </w:t>
      </w:r>
      <w:proofErr w:type="spellStart"/>
      <w:r w:rsidRPr="002A0317">
        <w:rPr>
          <w:lang w:val="en-US"/>
        </w:rPr>
        <w:t>poliglicerol</w:t>
      </w:r>
      <w:proofErr w:type="spellEnd"/>
      <w:r w:rsidRPr="002A0317">
        <w:rPr>
          <w:lang w:val="en-US"/>
        </w:rPr>
        <w:t>; CaCl</w:t>
      </w:r>
      <w:r w:rsidRPr="002A0317">
        <w:rPr>
          <w:vertAlign w:val="subscript"/>
          <w:lang w:val="en-US"/>
        </w:rPr>
        <w:t>2</w:t>
      </w:r>
      <w:r w:rsidRPr="002A0317">
        <w:rPr>
          <w:lang w:val="en-US"/>
        </w:rPr>
        <w:t>: calcium chloride; CaCO</w:t>
      </w:r>
      <w:r w:rsidRPr="002A0317">
        <w:rPr>
          <w:vertAlign w:val="subscript"/>
          <w:lang w:val="en-US"/>
        </w:rPr>
        <w:t>3</w:t>
      </w:r>
      <w:r w:rsidRPr="002A0317">
        <w:rPr>
          <w:lang w:val="en-US"/>
        </w:rPr>
        <w:t>: calcium carbonate; PLGA: poly-lactic-co-glycolic acid; DI: dispersity index; EE: encapsulation efficiency; CR: compound release.</w:t>
      </w:r>
    </w:p>
    <w:p w14:paraId="2CA1199D" w14:textId="77777777" w:rsidR="002A0317" w:rsidRPr="002A0317" w:rsidRDefault="002A0317" w:rsidP="002A0317">
      <w:pPr>
        <w:widowControl w:val="0"/>
        <w:autoSpaceDE w:val="0"/>
        <w:autoSpaceDN w:val="0"/>
        <w:adjustRightInd w:val="0"/>
        <w:spacing w:before="100" w:after="100"/>
        <w:ind w:left="480" w:hanging="480"/>
        <w:jc w:val="both"/>
        <w:rPr>
          <w:noProof/>
          <w:lang w:val="en-US"/>
        </w:rPr>
      </w:pPr>
    </w:p>
    <w:p w14:paraId="31B4687E" w14:textId="77777777" w:rsidR="002A0317" w:rsidRPr="005F69C7" w:rsidRDefault="002A0317" w:rsidP="002A0317">
      <w:pPr>
        <w:widowControl w:val="0"/>
        <w:autoSpaceDE w:val="0"/>
        <w:autoSpaceDN w:val="0"/>
        <w:adjustRightInd w:val="0"/>
        <w:spacing w:before="100" w:after="100"/>
        <w:jc w:val="both"/>
        <w:rPr>
          <w:b/>
          <w:bCs/>
          <w:noProof/>
          <w:lang w:val="en-US"/>
        </w:rPr>
      </w:pPr>
    </w:p>
    <w:p w14:paraId="71198901" w14:textId="4D2B9BB3" w:rsidR="002A0317" w:rsidRPr="005F69C7" w:rsidRDefault="002A0317" w:rsidP="002A0317">
      <w:pPr>
        <w:jc w:val="both"/>
        <w:rPr>
          <w:rFonts w:ascii="Times New Roman" w:hAnsi="Times New Roman" w:cs="Times New Roman"/>
          <w:sz w:val="28"/>
          <w:szCs w:val="28"/>
          <w:lang w:val="en-US"/>
        </w:rPr>
      </w:pPr>
      <w:r w:rsidRPr="005F69C7">
        <w:rPr>
          <w:rFonts w:ascii="Times New Roman" w:hAnsi="Times New Roman" w:cs="Times New Roman"/>
          <w:b/>
          <w:bCs/>
          <w:sz w:val="28"/>
          <w:szCs w:val="28"/>
          <w:lang w:val="en-US"/>
        </w:rPr>
        <w:t>Table S3.</w:t>
      </w:r>
      <w:r w:rsidRPr="005F69C7">
        <w:rPr>
          <w:rFonts w:ascii="Times New Roman" w:hAnsi="Times New Roman" w:cs="Times New Roman"/>
          <w:sz w:val="28"/>
          <w:szCs w:val="28"/>
          <w:lang w:val="en-US"/>
        </w:rPr>
        <w:t xml:space="preserve"> Trends in droplet-based microfluidics approaches for fabricating delivery systems based on emulsions.</w:t>
      </w:r>
    </w:p>
    <w:tbl>
      <w:tblPr>
        <w:tblStyle w:val="Tabelacomgrade"/>
        <w:tblW w:w="16470" w:type="dxa"/>
        <w:jc w:val="center"/>
        <w:tblLayout w:type="fixed"/>
        <w:tblLook w:val="04A0" w:firstRow="1" w:lastRow="0" w:firstColumn="1" w:lastColumn="0" w:noHBand="0" w:noVBand="1"/>
      </w:tblPr>
      <w:tblGrid>
        <w:gridCol w:w="1530"/>
        <w:gridCol w:w="1800"/>
        <w:gridCol w:w="1890"/>
        <w:gridCol w:w="1800"/>
        <w:gridCol w:w="1800"/>
        <w:gridCol w:w="1710"/>
        <w:gridCol w:w="4500"/>
        <w:gridCol w:w="1440"/>
      </w:tblGrid>
      <w:tr w:rsidR="002A0317" w:rsidRPr="00ED0E9B" w14:paraId="78D026A8" w14:textId="77777777" w:rsidTr="00B72C8C">
        <w:trPr>
          <w:trHeight w:val="525"/>
          <w:jc w:val="center"/>
        </w:trPr>
        <w:tc>
          <w:tcPr>
            <w:tcW w:w="1530" w:type="dxa"/>
          </w:tcPr>
          <w:p w14:paraId="7BA9E664" w14:textId="77777777" w:rsidR="002A0317" w:rsidRPr="00ED0E9B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ED0E9B">
              <w:rPr>
                <w:b/>
                <w:bCs/>
              </w:rPr>
              <w:t>Emulsion</w:t>
            </w:r>
            <w:proofErr w:type="spellEnd"/>
            <w:r w:rsidRPr="00ED0E9B">
              <w:rPr>
                <w:b/>
                <w:bCs/>
              </w:rPr>
              <w:t xml:space="preserve"> </w:t>
            </w:r>
            <w:proofErr w:type="spellStart"/>
            <w:r w:rsidRPr="00ED0E9B">
              <w:rPr>
                <w:b/>
                <w:bCs/>
              </w:rPr>
              <w:t>type</w:t>
            </w:r>
            <w:proofErr w:type="spellEnd"/>
          </w:p>
        </w:tc>
        <w:tc>
          <w:tcPr>
            <w:tcW w:w="1800" w:type="dxa"/>
          </w:tcPr>
          <w:p w14:paraId="3FF8946C" w14:textId="77777777" w:rsidR="002A0317" w:rsidRPr="00ED0E9B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ED0E9B">
              <w:rPr>
                <w:b/>
                <w:bCs/>
              </w:rPr>
              <w:t>Continuous</w:t>
            </w:r>
            <w:proofErr w:type="spellEnd"/>
            <w:r w:rsidRPr="00ED0E9B">
              <w:rPr>
                <w:b/>
                <w:bCs/>
              </w:rPr>
              <w:t xml:space="preserve"> </w:t>
            </w:r>
            <w:proofErr w:type="spellStart"/>
            <w:r w:rsidRPr="00ED0E9B">
              <w:rPr>
                <w:b/>
                <w:bCs/>
              </w:rPr>
              <w:t>phase</w:t>
            </w:r>
            <w:proofErr w:type="spellEnd"/>
          </w:p>
        </w:tc>
        <w:tc>
          <w:tcPr>
            <w:tcW w:w="1890" w:type="dxa"/>
          </w:tcPr>
          <w:p w14:paraId="3E62C415" w14:textId="77777777" w:rsidR="002A0317" w:rsidRPr="00ED0E9B" w:rsidRDefault="002A0317" w:rsidP="00B72C8C">
            <w:pPr>
              <w:jc w:val="center"/>
              <w:rPr>
                <w:b/>
                <w:bCs/>
              </w:rPr>
            </w:pPr>
            <w:r w:rsidRPr="00ED0E9B">
              <w:rPr>
                <w:b/>
                <w:bCs/>
              </w:rPr>
              <w:t xml:space="preserve">Disperse </w:t>
            </w:r>
            <w:proofErr w:type="spellStart"/>
            <w:r w:rsidRPr="00ED0E9B">
              <w:rPr>
                <w:b/>
                <w:bCs/>
              </w:rPr>
              <w:t>phase</w:t>
            </w:r>
            <w:proofErr w:type="spellEnd"/>
          </w:p>
        </w:tc>
        <w:tc>
          <w:tcPr>
            <w:tcW w:w="1800" w:type="dxa"/>
          </w:tcPr>
          <w:p w14:paraId="6E093317" w14:textId="77777777" w:rsidR="002A0317" w:rsidRPr="00ED0E9B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ED0E9B">
              <w:rPr>
                <w:b/>
                <w:bCs/>
              </w:rPr>
              <w:t>Surfactant</w:t>
            </w:r>
            <w:proofErr w:type="spellEnd"/>
          </w:p>
        </w:tc>
        <w:tc>
          <w:tcPr>
            <w:tcW w:w="1800" w:type="dxa"/>
          </w:tcPr>
          <w:p w14:paraId="71F9F4E9" w14:textId="77777777" w:rsidR="002A0317" w:rsidRPr="00ED0E9B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ED0E9B">
              <w:rPr>
                <w:b/>
                <w:bCs/>
              </w:rPr>
              <w:t>Microfluidic</w:t>
            </w:r>
            <w:proofErr w:type="spellEnd"/>
            <w:r w:rsidRPr="00ED0E9B">
              <w:rPr>
                <w:b/>
                <w:bCs/>
              </w:rPr>
              <w:t xml:space="preserve"> device </w:t>
            </w:r>
            <w:proofErr w:type="spellStart"/>
            <w:r w:rsidRPr="00ED0E9B">
              <w:rPr>
                <w:b/>
                <w:bCs/>
              </w:rPr>
              <w:t>type</w:t>
            </w:r>
            <w:proofErr w:type="spellEnd"/>
          </w:p>
        </w:tc>
        <w:tc>
          <w:tcPr>
            <w:tcW w:w="1710" w:type="dxa"/>
          </w:tcPr>
          <w:p w14:paraId="1D357CB7" w14:textId="77777777" w:rsidR="002A0317" w:rsidRPr="00ED0E9B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ED0E9B">
              <w:rPr>
                <w:b/>
                <w:bCs/>
              </w:rPr>
              <w:t>Process</w:t>
            </w:r>
            <w:proofErr w:type="spellEnd"/>
            <w:r w:rsidRPr="00ED0E9B">
              <w:rPr>
                <w:b/>
                <w:bCs/>
              </w:rPr>
              <w:t xml:space="preserve"> </w:t>
            </w:r>
            <w:proofErr w:type="spellStart"/>
            <w:r w:rsidRPr="00ED0E9B">
              <w:rPr>
                <w:b/>
                <w:bCs/>
              </w:rPr>
              <w:t>conditions</w:t>
            </w:r>
            <w:proofErr w:type="spellEnd"/>
          </w:p>
        </w:tc>
        <w:tc>
          <w:tcPr>
            <w:tcW w:w="4500" w:type="dxa"/>
          </w:tcPr>
          <w:p w14:paraId="27FE4BE1" w14:textId="77777777" w:rsidR="002A0317" w:rsidRPr="00ED0E9B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ED0E9B">
              <w:rPr>
                <w:b/>
                <w:bCs/>
              </w:rPr>
              <w:t>Microfluidic</w:t>
            </w:r>
            <w:proofErr w:type="spellEnd"/>
            <w:r w:rsidRPr="00ED0E9B">
              <w:rPr>
                <w:b/>
                <w:bCs/>
              </w:rPr>
              <w:t xml:space="preserve"> device design</w:t>
            </w:r>
          </w:p>
        </w:tc>
        <w:tc>
          <w:tcPr>
            <w:tcW w:w="1440" w:type="dxa"/>
          </w:tcPr>
          <w:p w14:paraId="61B1B095" w14:textId="77777777" w:rsidR="002A0317" w:rsidRPr="00ED0E9B" w:rsidRDefault="002A0317" w:rsidP="00B72C8C">
            <w:pPr>
              <w:jc w:val="center"/>
              <w:rPr>
                <w:b/>
                <w:bCs/>
              </w:rPr>
            </w:pPr>
            <w:proofErr w:type="spellStart"/>
            <w:r w:rsidRPr="00ED0E9B">
              <w:rPr>
                <w:b/>
                <w:bCs/>
              </w:rPr>
              <w:t>Reference</w:t>
            </w:r>
            <w:proofErr w:type="spellEnd"/>
          </w:p>
        </w:tc>
      </w:tr>
      <w:tr w:rsidR="002A0317" w:rsidRPr="00ED0E9B" w14:paraId="01CA7E0D" w14:textId="77777777" w:rsidTr="00B72C8C">
        <w:trPr>
          <w:trHeight w:val="1313"/>
          <w:jc w:val="center"/>
        </w:trPr>
        <w:tc>
          <w:tcPr>
            <w:tcW w:w="1530" w:type="dxa"/>
            <w:vMerge w:val="restart"/>
          </w:tcPr>
          <w:p w14:paraId="6467F5C3" w14:textId="77777777" w:rsidR="002A0317" w:rsidRPr="00ED0E9B" w:rsidRDefault="002A0317" w:rsidP="00B72C8C">
            <w:r w:rsidRPr="0042320F">
              <w:t xml:space="preserve">O/W </w:t>
            </w:r>
            <w:proofErr w:type="spellStart"/>
            <w:r w:rsidRPr="0042320F">
              <w:t>emulsion</w:t>
            </w:r>
            <w:proofErr w:type="spellEnd"/>
            <w:r w:rsidRPr="00ED0E9B">
              <w:t xml:space="preserve"> </w:t>
            </w:r>
          </w:p>
        </w:tc>
        <w:tc>
          <w:tcPr>
            <w:tcW w:w="1800" w:type="dxa"/>
          </w:tcPr>
          <w:p w14:paraId="034C2810" w14:textId="77777777" w:rsidR="002A0317" w:rsidRPr="00ED0E9B" w:rsidRDefault="002A0317" w:rsidP="00B72C8C">
            <w:proofErr w:type="spellStart"/>
            <w:r w:rsidRPr="00ED0E9B">
              <w:t>Aqueous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surfactant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solution</w:t>
            </w:r>
            <w:proofErr w:type="spellEnd"/>
          </w:p>
        </w:tc>
        <w:tc>
          <w:tcPr>
            <w:tcW w:w="1890" w:type="dxa"/>
          </w:tcPr>
          <w:p w14:paraId="1BA9A8B5" w14:textId="77777777" w:rsidR="002A0317" w:rsidRPr="00ED0E9B" w:rsidRDefault="002A0317" w:rsidP="00B72C8C">
            <w:r w:rsidRPr="00ED0E9B">
              <w:t xml:space="preserve">Palm </w:t>
            </w:r>
            <w:proofErr w:type="spellStart"/>
            <w:r w:rsidRPr="00ED0E9B">
              <w:t>oil</w:t>
            </w:r>
            <w:proofErr w:type="spellEnd"/>
          </w:p>
        </w:tc>
        <w:tc>
          <w:tcPr>
            <w:tcW w:w="1800" w:type="dxa"/>
          </w:tcPr>
          <w:p w14:paraId="56B9F8C1" w14:textId="77777777" w:rsidR="002A0317" w:rsidRPr="00ED0E9B" w:rsidRDefault="002A0317" w:rsidP="00B72C8C">
            <w:proofErr w:type="spellStart"/>
            <w:r w:rsidRPr="00ED0E9B">
              <w:t>Span</w:t>
            </w:r>
            <w:proofErr w:type="spellEnd"/>
            <w:r w:rsidRPr="00ED0E9B">
              <w:t xml:space="preserve"> 20 </w:t>
            </w:r>
          </w:p>
        </w:tc>
        <w:tc>
          <w:tcPr>
            <w:tcW w:w="1800" w:type="dxa"/>
          </w:tcPr>
          <w:p w14:paraId="3788DC2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Combination of ultrasound and silicon/epoxy microchannel</w:t>
            </w:r>
          </w:p>
        </w:tc>
        <w:tc>
          <w:tcPr>
            <w:tcW w:w="1710" w:type="dxa"/>
          </w:tcPr>
          <w:p w14:paraId="1872AE6B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d</w:t>
            </w:r>
            <w:proofErr w:type="spellEnd"/>
            <w:r w:rsidRPr="002A0317">
              <w:rPr>
                <w:lang w:val="en-US"/>
              </w:rPr>
              <w:t xml:space="preserve"> and Q</w:t>
            </w:r>
            <w:r w:rsidRPr="002A0317">
              <w:rPr>
                <w:vertAlign w:val="subscript"/>
                <w:lang w:val="en-US"/>
              </w:rPr>
              <w:t>c</w:t>
            </w:r>
            <w:r w:rsidRPr="002A0317">
              <w:rPr>
                <w:lang w:val="en-US"/>
              </w:rPr>
              <w:t xml:space="preserve">= 4 mL/min </w:t>
            </w:r>
          </w:p>
        </w:tc>
        <w:tc>
          <w:tcPr>
            <w:tcW w:w="4500" w:type="dxa"/>
          </w:tcPr>
          <w:p w14:paraId="029A0815" w14:textId="77777777" w:rsidR="002A0317" w:rsidRPr="00ED0E9B" w:rsidRDefault="002A0317" w:rsidP="00B72C8C">
            <w:pPr>
              <w:jc w:val="center"/>
            </w:pPr>
            <w:r w:rsidRPr="00ED0E9B">
              <w:rPr>
                <w:noProof/>
              </w:rPr>
              <w:drawing>
                <wp:inline distT="0" distB="0" distL="0" distR="0" wp14:anchorId="6FFE6F03" wp14:editId="0EF5B5A9">
                  <wp:extent cx="2148205" cy="762000"/>
                  <wp:effectExtent l="0" t="0" r="0" b="0"/>
                  <wp:docPr id="8" name="Picture 1" descr="Uma imagem contendo comid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icture 1" descr="Uma imagem contendo comida&#10;&#10;Descrição gerada automaticamente"/>
                          <pic:cNvPicPr/>
                        </pic:nvPicPr>
                        <pic:blipFill rotWithShape="1">
                          <a:blip r:embed="rId24"/>
                          <a:srcRect t="49686"/>
                          <a:stretch/>
                        </pic:blipFill>
                        <pic:spPr bwMode="auto">
                          <a:xfrm>
                            <a:off x="0" y="0"/>
                            <a:ext cx="2148205" cy="762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"/>
            <w:id w:val="572014446"/>
            <w:placeholder>
              <w:docPart w:val="C1EBCDF4B18D41D2B8C9F9D07A11A576"/>
            </w:placeholder>
          </w:sdtPr>
          <w:sdtContent>
            <w:tc>
              <w:tcPr>
                <w:tcW w:w="1440" w:type="dxa"/>
              </w:tcPr>
              <w:p w14:paraId="6A34AC7F" w14:textId="77777777" w:rsidR="002A0317" w:rsidRPr="00ED0E9B" w:rsidRDefault="002A0317" w:rsidP="00B72C8C">
                <w:pPr>
                  <w:jc w:val="center"/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Manickam</w:t>
                </w:r>
                <w:proofErr w:type="spellEnd"/>
                <w:r w:rsidRPr="00560DA4">
                  <w:rPr>
                    <w:color w:val="000000"/>
                  </w:rPr>
                  <w:t xml:space="preserve"> et al., 2020)</w:t>
                </w:r>
              </w:p>
            </w:tc>
          </w:sdtContent>
        </w:sdt>
      </w:tr>
      <w:tr w:rsidR="002A0317" w:rsidRPr="00ED0E9B" w14:paraId="29BC8693" w14:textId="77777777" w:rsidTr="00B72C8C">
        <w:trPr>
          <w:trHeight w:val="1313"/>
          <w:jc w:val="center"/>
        </w:trPr>
        <w:tc>
          <w:tcPr>
            <w:tcW w:w="1530" w:type="dxa"/>
            <w:vMerge/>
          </w:tcPr>
          <w:p w14:paraId="50527125" w14:textId="77777777" w:rsidR="002A0317" w:rsidRPr="000A0612" w:rsidRDefault="002A0317" w:rsidP="00B72C8C">
            <w:pPr>
              <w:rPr>
                <w:highlight w:val="cyan"/>
              </w:rPr>
            </w:pPr>
          </w:p>
        </w:tc>
        <w:tc>
          <w:tcPr>
            <w:tcW w:w="1800" w:type="dxa"/>
          </w:tcPr>
          <w:p w14:paraId="05CB69A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Xanthan gum or poloxamer in water</w:t>
            </w:r>
          </w:p>
        </w:tc>
        <w:tc>
          <w:tcPr>
            <w:tcW w:w="1890" w:type="dxa"/>
          </w:tcPr>
          <w:p w14:paraId="67A18BB4" w14:textId="77777777" w:rsidR="002A0317" w:rsidRPr="00ED0E9B" w:rsidRDefault="002A0317" w:rsidP="00B72C8C">
            <w:proofErr w:type="spellStart"/>
            <w:r w:rsidRPr="00ED0E9B">
              <w:t>Sunflower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oil</w:t>
            </w:r>
            <w:proofErr w:type="spellEnd"/>
          </w:p>
        </w:tc>
        <w:tc>
          <w:tcPr>
            <w:tcW w:w="1800" w:type="dxa"/>
          </w:tcPr>
          <w:p w14:paraId="3B795647" w14:textId="77777777" w:rsidR="002A0317" w:rsidRPr="00ED0E9B" w:rsidRDefault="002A0317" w:rsidP="00B72C8C">
            <w:proofErr w:type="spellStart"/>
            <w:r w:rsidRPr="00ED0E9B">
              <w:t>Tween</w:t>
            </w:r>
            <w:proofErr w:type="spellEnd"/>
            <w:r w:rsidRPr="00ED0E9B">
              <w:t xml:space="preserve"> 80 </w:t>
            </w:r>
            <w:proofErr w:type="spellStart"/>
            <w:r w:rsidRPr="00ED0E9B">
              <w:t>or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Precirol</w:t>
            </w:r>
            <w:proofErr w:type="spellEnd"/>
            <w:r w:rsidRPr="00ED0E9B">
              <w:t>™</w:t>
            </w:r>
          </w:p>
        </w:tc>
        <w:tc>
          <w:tcPr>
            <w:tcW w:w="1800" w:type="dxa"/>
          </w:tcPr>
          <w:p w14:paraId="38EFAC1F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Microsystem at High Throughput (MHT)</w:t>
            </w:r>
          </w:p>
        </w:tc>
        <w:tc>
          <w:tcPr>
            <w:tcW w:w="1710" w:type="dxa"/>
          </w:tcPr>
          <w:p w14:paraId="5DAB024B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d</w:t>
            </w:r>
            <w:proofErr w:type="spellEnd"/>
            <w:r w:rsidRPr="002A0317">
              <w:rPr>
                <w:lang w:val="en-US"/>
              </w:rPr>
              <w:t>= 20.8-95.2 mL/min Q</w:t>
            </w:r>
            <w:r w:rsidRPr="002A0317">
              <w:rPr>
                <w:vertAlign w:val="subscript"/>
                <w:lang w:val="en-US"/>
              </w:rPr>
              <w:t>c</w:t>
            </w:r>
            <w:r w:rsidRPr="002A0317">
              <w:rPr>
                <w:lang w:val="en-US"/>
              </w:rPr>
              <w:t xml:space="preserve">= 500 mL/min. </w:t>
            </w:r>
          </w:p>
        </w:tc>
        <w:tc>
          <w:tcPr>
            <w:tcW w:w="4500" w:type="dxa"/>
          </w:tcPr>
          <w:p w14:paraId="0483D9B5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0346D9B5" wp14:editId="501AA8E7">
                  <wp:extent cx="2148205" cy="754911"/>
                  <wp:effectExtent l="0" t="0" r="4445" b="7620"/>
                  <wp:docPr id="14" name="Picture 24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Picture 24" descr="Diagrama&#10;&#10;Descrição gerada automaticamente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53989" cy="75694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"/>
            <w:id w:val="-1077900479"/>
            <w:placeholder>
              <w:docPart w:val="5053E5E16ACD41EB876FED600F3D9E58"/>
            </w:placeholder>
          </w:sdtPr>
          <w:sdtContent>
            <w:tc>
              <w:tcPr>
                <w:tcW w:w="1440" w:type="dxa"/>
              </w:tcPr>
              <w:p w14:paraId="51439BCA" w14:textId="77777777" w:rsidR="002A0317" w:rsidRDefault="002A0317" w:rsidP="00B72C8C">
                <w:pPr>
                  <w:jc w:val="center"/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Nehme</w:t>
                </w:r>
                <w:proofErr w:type="spellEnd"/>
                <w:r w:rsidRPr="00560DA4">
                  <w:rPr>
                    <w:color w:val="000000"/>
                  </w:rPr>
                  <w:t xml:space="preserve"> et al., 2021)</w:t>
                </w:r>
              </w:p>
            </w:tc>
          </w:sdtContent>
        </w:sdt>
      </w:tr>
      <w:tr w:rsidR="002A0317" w:rsidRPr="00ED0E9B" w14:paraId="4C949A36" w14:textId="77777777" w:rsidTr="00B72C8C">
        <w:trPr>
          <w:trHeight w:val="1313"/>
          <w:jc w:val="center"/>
        </w:trPr>
        <w:tc>
          <w:tcPr>
            <w:tcW w:w="1530" w:type="dxa"/>
            <w:vMerge/>
          </w:tcPr>
          <w:p w14:paraId="40838859" w14:textId="77777777" w:rsidR="002A0317" w:rsidRPr="000A0612" w:rsidRDefault="002A0317" w:rsidP="00B72C8C">
            <w:pPr>
              <w:rPr>
                <w:highlight w:val="cyan"/>
              </w:rPr>
            </w:pPr>
          </w:p>
        </w:tc>
        <w:tc>
          <w:tcPr>
            <w:tcW w:w="1800" w:type="dxa"/>
          </w:tcPr>
          <w:p w14:paraId="11129B19" w14:textId="77777777" w:rsidR="002A0317" w:rsidRPr="00ED0E9B" w:rsidRDefault="002A0317" w:rsidP="00B72C8C">
            <w:proofErr w:type="spellStart"/>
            <w:r w:rsidRPr="00ED0E9B">
              <w:t>Argan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by-products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extract</w:t>
            </w:r>
            <w:proofErr w:type="spellEnd"/>
          </w:p>
        </w:tc>
        <w:tc>
          <w:tcPr>
            <w:tcW w:w="1890" w:type="dxa"/>
          </w:tcPr>
          <w:p w14:paraId="11D4BC9E" w14:textId="77777777" w:rsidR="002A0317" w:rsidRPr="00ED0E9B" w:rsidRDefault="002A0317" w:rsidP="00B72C8C">
            <w:proofErr w:type="spellStart"/>
            <w:r w:rsidRPr="00ED0E9B">
              <w:t>Soybean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oil</w:t>
            </w:r>
            <w:proofErr w:type="spellEnd"/>
          </w:p>
        </w:tc>
        <w:tc>
          <w:tcPr>
            <w:tcW w:w="1800" w:type="dxa"/>
          </w:tcPr>
          <w:p w14:paraId="2954A529" w14:textId="77777777" w:rsidR="002A0317" w:rsidRPr="00ED0E9B" w:rsidRDefault="002A0317" w:rsidP="00B72C8C">
            <w:proofErr w:type="spellStart"/>
            <w:r w:rsidRPr="00ED0E9B">
              <w:t>Tween</w:t>
            </w:r>
            <w:proofErr w:type="spellEnd"/>
            <w:r w:rsidRPr="00ED0E9B">
              <w:t xml:space="preserve"> 80</w:t>
            </w:r>
          </w:p>
        </w:tc>
        <w:tc>
          <w:tcPr>
            <w:tcW w:w="1800" w:type="dxa"/>
          </w:tcPr>
          <w:p w14:paraId="2F50CC5E" w14:textId="77777777" w:rsidR="002A0317" w:rsidRPr="00ED0E9B" w:rsidRDefault="002A0317" w:rsidP="00B72C8C">
            <w:r w:rsidRPr="00ED0E9B">
              <w:t>Silicon</w:t>
            </w:r>
          </w:p>
        </w:tc>
        <w:tc>
          <w:tcPr>
            <w:tcW w:w="1710" w:type="dxa"/>
          </w:tcPr>
          <w:p w14:paraId="49BD0E03" w14:textId="77777777" w:rsidR="002A0317" w:rsidRPr="00ED0E9B" w:rsidRDefault="002A0317" w:rsidP="00B72C8C">
            <w:proofErr w:type="spellStart"/>
            <w:r>
              <w:t>Q</w:t>
            </w:r>
            <w:r w:rsidRPr="0042320F">
              <w:rPr>
                <w:vertAlign w:val="subscript"/>
              </w:rPr>
              <w:t>d</w:t>
            </w:r>
            <w:proofErr w:type="spellEnd"/>
            <w:r>
              <w:t>=</w:t>
            </w:r>
            <w:r w:rsidRPr="00ED0E9B">
              <w:t xml:space="preserve"> 2 </w:t>
            </w:r>
            <w:proofErr w:type="spellStart"/>
            <w:r w:rsidRPr="00ED0E9B">
              <w:t>mL</w:t>
            </w:r>
            <w:proofErr w:type="spellEnd"/>
            <w:r w:rsidRPr="00ED0E9B">
              <w:t>/h</w:t>
            </w:r>
          </w:p>
          <w:p w14:paraId="74CF5716" w14:textId="77777777" w:rsidR="002A0317" w:rsidRPr="00BB50B5" w:rsidRDefault="002A0317" w:rsidP="00B72C8C"/>
        </w:tc>
        <w:tc>
          <w:tcPr>
            <w:tcW w:w="4500" w:type="dxa"/>
          </w:tcPr>
          <w:p w14:paraId="514CEA91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BA02A5">
              <w:rPr>
                <w:noProof/>
              </w:rPr>
              <w:drawing>
                <wp:inline distT="0" distB="0" distL="0" distR="0" wp14:anchorId="29CE8FF2" wp14:editId="74750237">
                  <wp:extent cx="2057400" cy="1462405"/>
                  <wp:effectExtent l="0" t="0" r="0" b="4445"/>
                  <wp:docPr id="15" name="Picture 6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Picture 6" descr="Diagrama&#10;&#10;Descrição gerada automaticamente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7400" cy="14624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"/>
            <w:id w:val="1565368515"/>
            <w:placeholder>
              <w:docPart w:val="2A775E5590B74CA2945757C27F5FADD6"/>
            </w:placeholder>
          </w:sdtPr>
          <w:sdtContent>
            <w:tc>
              <w:tcPr>
                <w:tcW w:w="1440" w:type="dxa"/>
              </w:tcPr>
              <w:p w14:paraId="0ECF9505" w14:textId="77777777" w:rsidR="002A0317" w:rsidRDefault="002A0317" w:rsidP="00B72C8C">
                <w:pPr>
                  <w:jc w:val="center"/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Taarji</w:t>
                </w:r>
                <w:proofErr w:type="spellEnd"/>
                <w:r w:rsidRPr="00560DA4">
                  <w:rPr>
                    <w:color w:val="000000"/>
                  </w:rPr>
                  <w:t xml:space="preserve"> et al., 2020)</w:t>
                </w:r>
              </w:p>
            </w:tc>
          </w:sdtContent>
        </w:sdt>
      </w:tr>
      <w:tr w:rsidR="002A0317" w:rsidRPr="00ED0E9B" w14:paraId="10B7C616" w14:textId="77777777" w:rsidTr="00B72C8C">
        <w:trPr>
          <w:trHeight w:val="1313"/>
          <w:jc w:val="center"/>
        </w:trPr>
        <w:tc>
          <w:tcPr>
            <w:tcW w:w="1530" w:type="dxa"/>
            <w:vMerge/>
          </w:tcPr>
          <w:p w14:paraId="7BECE8B3" w14:textId="77777777" w:rsidR="002A0317" w:rsidRPr="000A0612" w:rsidRDefault="002A0317" w:rsidP="00B72C8C">
            <w:pPr>
              <w:rPr>
                <w:highlight w:val="cyan"/>
              </w:rPr>
            </w:pPr>
          </w:p>
        </w:tc>
        <w:tc>
          <w:tcPr>
            <w:tcW w:w="1800" w:type="dxa"/>
          </w:tcPr>
          <w:p w14:paraId="4AA8081F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Mineral oil and glutaraldehyde (5 %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)</w:t>
            </w:r>
          </w:p>
        </w:tc>
        <w:tc>
          <w:tcPr>
            <w:tcW w:w="1890" w:type="dxa"/>
          </w:tcPr>
          <w:p w14:paraId="2B4C791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Chitosan (2 %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) in hydrochloric acid (1 %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)</w:t>
            </w:r>
          </w:p>
        </w:tc>
        <w:tc>
          <w:tcPr>
            <w:tcW w:w="1800" w:type="dxa"/>
          </w:tcPr>
          <w:p w14:paraId="2FCE0315" w14:textId="77777777" w:rsidR="002A0317" w:rsidRPr="00ED0E9B" w:rsidRDefault="002A0317" w:rsidP="00B72C8C">
            <w:proofErr w:type="spellStart"/>
            <w:r w:rsidRPr="00ED0E9B">
              <w:t>Span</w:t>
            </w:r>
            <w:proofErr w:type="spellEnd"/>
            <w:r w:rsidRPr="00ED0E9B">
              <w:t xml:space="preserve"> 80</w:t>
            </w:r>
            <w:r>
              <w:t xml:space="preserve"> (</w:t>
            </w:r>
            <w:r w:rsidRPr="00ED0E9B">
              <w:t>3 %</w:t>
            </w:r>
            <w:proofErr w:type="spellStart"/>
            <w:r w:rsidRPr="00ED0E9B">
              <w:t>wt</w:t>
            </w:r>
            <w:proofErr w:type="spellEnd"/>
            <w:r>
              <w:t>)</w:t>
            </w:r>
          </w:p>
        </w:tc>
        <w:tc>
          <w:tcPr>
            <w:tcW w:w="1800" w:type="dxa"/>
          </w:tcPr>
          <w:p w14:paraId="0D58F80D" w14:textId="77777777" w:rsidR="002A0317" w:rsidRPr="00ED0E9B" w:rsidRDefault="002A0317" w:rsidP="00B72C8C">
            <w:r w:rsidRPr="00ED0E9B">
              <w:t>PDMS</w:t>
            </w:r>
            <w:r>
              <w:t xml:space="preserve">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2930BFC6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d</w:t>
            </w:r>
            <w:proofErr w:type="spellEnd"/>
            <w:r w:rsidRPr="002A0317">
              <w:rPr>
                <w:lang w:val="en-US"/>
              </w:rPr>
              <w:t xml:space="preserve"> and Q</w:t>
            </w:r>
            <w:r w:rsidRPr="002A0317">
              <w:rPr>
                <w:vertAlign w:val="subscript"/>
                <w:lang w:val="en-US"/>
              </w:rPr>
              <w:t xml:space="preserve">c </w:t>
            </w:r>
            <w:r w:rsidRPr="002A0317">
              <w:rPr>
                <w:lang w:val="en-US"/>
              </w:rPr>
              <w:t>= 100 to 500 µL/h</w:t>
            </w:r>
          </w:p>
        </w:tc>
        <w:tc>
          <w:tcPr>
            <w:tcW w:w="4500" w:type="dxa"/>
          </w:tcPr>
          <w:p w14:paraId="4E39D97C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47E2E6E0" wp14:editId="66BFF29E">
                  <wp:extent cx="2148205" cy="666750"/>
                  <wp:effectExtent l="0" t="0" r="4445" b="0"/>
                  <wp:docPr id="28" name="Picture 28" descr="Uma imagem contendo Interface gráfica do usuário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Picture 28" descr="Uma imagem contendo Interface gráfica do usuário&#10;&#10;Descrição gerada automaticamente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8205" cy="666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C5939A0" w14:textId="77777777" w:rsidR="002A0317" w:rsidRPr="00BA02A5" w:rsidRDefault="002A0317" w:rsidP="00B72C8C">
            <w:pPr>
              <w:rPr>
                <w:noProof/>
              </w:rPr>
            </w:pPr>
            <w:r w:rsidRPr="00ED0E9B">
              <w:rPr>
                <w:noProof/>
              </w:rPr>
              <w:lastRenderedPageBreak/>
              <w:drawing>
                <wp:inline distT="0" distB="0" distL="0" distR="0" wp14:anchorId="6CCB9008" wp14:editId="58616DAE">
                  <wp:extent cx="2148205" cy="713740"/>
                  <wp:effectExtent l="0" t="0" r="4445" b="0"/>
                  <wp:docPr id="29" name="Picture 29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Picture 29" descr="Diagrama&#10;&#10;Descrição gerada automaticamente"/>
                          <pic:cNvPicPr/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8205" cy="7137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"/>
            <w:id w:val="-1796905039"/>
            <w:placeholder>
              <w:docPart w:val="BA4D26B672484EFCBA6BA8CFC7E6C8EE"/>
            </w:placeholder>
          </w:sdtPr>
          <w:sdtContent>
            <w:tc>
              <w:tcPr>
                <w:tcW w:w="1440" w:type="dxa"/>
              </w:tcPr>
              <w:p w14:paraId="26045EDB" w14:textId="77777777" w:rsidR="002A0317" w:rsidRDefault="002A0317" w:rsidP="00B72C8C">
                <w:pPr>
                  <w:jc w:val="center"/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C. M. Kim et al., 2020)</w:t>
                </w:r>
              </w:p>
            </w:tc>
          </w:sdtContent>
        </w:sdt>
      </w:tr>
      <w:tr w:rsidR="002A0317" w:rsidRPr="005F69C7" w14:paraId="6931D997" w14:textId="77777777" w:rsidTr="00B72C8C">
        <w:trPr>
          <w:trHeight w:val="1313"/>
          <w:jc w:val="center"/>
        </w:trPr>
        <w:tc>
          <w:tcPr>
            <w:tcW w:w="1530" w:type="dxa"/>
            <w:vMerge/>
          </w:tcPr>
          <w:p w14:paraId="7536FB40" w14:textId="77777777" w:rsidR="002A0317" w:rsidRPr="000A0612" w:rsidRDefault="002A0317" w:rsidP="00B72C8C">
            <w:pPr>
              <w:rPr>
                <w:highlight w:val="cyan"/>
              </w:rPr>
            </w:pPr>
          </w:p>
        </w:tc>
        <w:tc>
          <w:tcPr>
            <w:tcW w:w="1800" w:type="dxa"/>
          </w:tcPr>
          <w:p w14:paraId="5951CE78" w14:textId="77777777" w:rsidR="002A0317" w:rsidRPr="00ED0E9B" w:rsidRDefault="002A0317" w:rsidP="00B72C8C">
            <w:r w:rsidRPr="00ED0E9B">
              <w:t xml:space="preserve">Silicon </w:t>
            </w:r>
            <w:proofErr w:type="spellStart"/>
            <w:r w:rsidRPr="00ED0E9B">
              <w:t>oil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surfactant</w:t>
            </w:r>
            <w:proofErr w:type="spellEnd"/>
          </w:p>
          <w:p w14:paraId="326AB420" w14:textId="77777777" w:rsidR="002A0317" w:rsidRPr="00ED0E9B" w:rsidRDefault="002A0317" w:rsidP="00B72C8C"/>
        </w:tc>
        <w:tc>
          <w:tcPr>
            <w:tcW w:w="1890" w:type="dxa"/>
          </w:tcPr>
          <w:p w14:paraId="428D03FF" w14:textId="77777777" w:rsidR="002A0317" w:rsidRPr="00ED0E9B" w:rsidRDefault="002A0317" w:rsidP="00B72C8C">
            <w:proofErr w:type="spellStart"/>
            <w:r w:rsidRPr="00ED0E9B">
              <w:t>Deionized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water</w:t>
            </w:r>
            <w:proofErr w:type="spellEnd"/>
          </w:p>
        </w:tc>
        <w:tc>
          <w:tcPr>
            <w:tcW w:w="1800" w:type="dxa"/>
          </w:tcPr>
          <w:p w14:paraId="36DF1558" w14:textId="77777777" w:rsidR="002A0317" w:rsidRPr="00ED0E9B" w:rsidRDefault="002A0317" w:rsidP="00B72C8C">
            <w:proofErr w:type="spellStart"/>
            <w:r w:rsidRPr="00ED0E9B">
              <w:t>Span</w:t>
            </w:r>
            <w:proofErr w:type="spellEnd"/>
            <w:r w:rsidRPr="00ED0E9B">
              <w:t xml:space="preserve"> 80 </w:t>
            </w:r>
            <w:r>
              <w:t>(</w:t>
            </w:r>
            <w:r w:rsidRPr="00ED0E9B">
              <w:t xml:space="preserve">1% </w:t>
            </w:r>
            <w:r>
              <w:t>w</w:t>
            </w:r>
            <w:r w:rsidRPr="00ED0E9B">
              <w:t xml:space="preserve">/v) </w:t>
            </w:r>
          </w:p>
        </w:tc>
        <w:tc>
          <w:tcPr>
            <w:tcW w:w="1800" w:type="dxa"/>
          </w:tcPr>
          <w:p w14:paraId="2742A44A" w14:textId="77777777" w:rsidR="002A0317" w:rsidRPr="00ED0E9B" w:rsidRDefault="002A0317" w:rsidP="00B72C8C">
            <w:proofErr w:type="spellStart"/>
            <w:r w:rsidRPr="00ED0E9B">
              <w:t>Photosensitive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resin</w:t>
            </w:r>
            <w:proofErr w:type="spellEnd"/>
            <w:r w:rsidRPr="00ED0E9B">
              <w:t xml:space="preserve"> Gr</w:t>
            </w:r>
          </w:p>
        </w:tc>
        <w:tc>
          <w:tcPr>
            <w:tcW w:w="1710" w:type="dxa"/>
          </w:tcPr>
          <w:p w14:paraId="42A5841F" w14:textId="77777777" w:rsidR="002A0317" w:rsidRPr="00ED0E9B" w:rsidRDefault="002A0317" w:rsidP="00B72C8C"/>
        </w:tc>
        <w:tc>
          <w:tcPr>
            <w:tcW w:w="4500" w:type="dxa"/>
          </w:tcPr>
          <w:p w14:paraId="62CA7FE9" w14:textId="77777777" w:rsidR="002A0317" w:rsidRPr="00BA02A5" w:rsidRDefault="002A0317" w:rsidP="00B72C8C">
            <w:pPr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2CB97FE8" wp14:editId="636CBCFF">
                  <wp:extent cx="2600325" cy="1309002"/>
                  <wp:effectExtent l="0" t="0" r="3175" b="0"/>
                  <wp:docPr id="16" name="Picture 7" descr="Uma imagem contendo 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Picture 7" descr="Uma imagem contendo Diagrama&#10;&#10;Descrição gerada automaticamente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15662" cy="13167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"/>
            <w:id w:val="402420164"/>
            <w:placeholder>
              <w:docPart w:val="1BE07A97CC094669AD89796D11F2F492"/>
            </w:placeholder>
          </w:sdtPr>
          <w:sdtContent>
            <w:tc>
              <w:tcPr>
                <w:tcW w:w="1440" w:type="dxa"/>
              </w:tcPr>
              <w:p w14:paraId="0D9A0801" w14:textId="77777777" w:rsidR="002A0317" w:rsidRPr="002A0317" w:rsidRDefault="002A0317" w:rsidP="00B72C8C">
                <w:pPr>
                  <w:jc w:val="center"/>
                  <w:rPr>
                    <w:color w:val="000000"/>
                    <w:lang w:val="en-US"/>
                  </w:rPr>
                </w:pPr>
                <w:r w:rsidRPr="002A0317">
                  <w:rPr>
                    <w:color w:val="000000"/>
                    <w:lang w:val="en-US"/>
                  </w:rPr>
                  <w:t>(J. Zhang, Xu, et al., 2021)</w:t>
                </w:r>
              </w:p>
            </w:tc>
          </w:sdtContent>
        </w:sdt>
      </w:tr>
      <w:tr w:rsidR="002A0317" w:rsidRPr="00ED0E9B" w14:paraId="122AD55D" w14:textId="77777777" w:rsidTr="00B72C8C">
        <w:trPr>
          <w:trHeight w:val="1313"/>
          <w:jc w:val="center"/>
        </w:trPr>
        <w:tc>
          <w:tcPr>
            <w:tcW w:w="1530" w:type="dxa"/>
            <w:vMerge/>
          </w:tcPr>
          <w:p w14:paraId="38755DC8" w14:textId="77777777" w:rsidR="002A0317" w:rsidRPr="002A0317" w:rsidRDefault="002A0317" w:rsidP="00B72C8C">
            <w:pPr>
              <w:rPr>
                <w:highlight w:val="cyan"/>
                <w:lang w:val="en-US"/>
              </w:rPr>
            </w:pPr>
          </w:p>
        </w:tc>
        <w:tc>
          <w:tcPr>
            <w:tcW w:w="1800" w:type="dxa"/>
          </w:tcPr>
          <w:p w14:paraId="099B9907" w14:textId="77777777" w:rsidR="002A0317" w:rsidRPr="00ED0E9B" w:rsidRDefault="002A0317" w:rsidP="00B72C8C">
            <w:proofErr w:type="spellStart"/>
            <w:r w:rsidRPr="00ED0E9B">
              <w:t>Water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and</w:t>
            </w:r>
            <w:proofErr w:type="spellEnd"/>
            <w:r w:rsidRPr="00ED0E9B">
              <w:t xml:space="preserve"> PEG 2000</w:t>
            </w:r>
          </w:p>
        </w:tc>
        <w:tc>
          <w:tcPr>
            <w:tcW w:w="1890" w:type="dxa"/>
          </w:tcPr>
          <w:p w14:paraId="314A4D14" w14:textId="77777777" w:rsidR="002A0317" w:rsidRPr="00ED0E9B" w:rsidRDefault="002A0317" w:rsidP="00B72C8C">
            <w:proofErr w:type="spellStart"/>
            <w:r w:rsidRPr="00ED0E9B">
              <w:t>Sunflower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oil</w:t>
            </w:r>
            <w:proofErr w:type="spellEnd"/>
          </w:p>
        </w:tc>
        <w:tc>
          <w:tcPr>
            <w:tcW w:w="1800" w:type="dxa"/>
          </w:tcPr>
          <w:p w14:paraId="0A7BC033" w14:textId="77777777" w:rsidR="002A0317" w:rsidRPr="00ED0E9B" w:rsidRDefault="002A0317" w:rsidP="00B72C8C">
            <w:proofErr w:type="spellStart"/>
            <w:r w:rsidRPr="00ED0E9B">
              <w:t>Tween</w:t>
            </w:r>
            <w:proofErr w:type="spellEnd"/>
            <w:r w:rsidRPr="00ED0E9B">
              <w:t xml:space="preserve"> 20</w:t>
            </w:r>
          </w:p>
        </w:tc>
        <w:tc>
          <w:tcPr>
            <w:tcW w:w="1800" w:type="dxa"/>
          </w:tcPr>
          <w:p w14:paraId="48892664" w14:textId="77777777" w:rsidR="002A0317" w:rsidRPr="00ED0E9B" w:rsidRDefault="002A0317" w:rsidP="00B72C8C">
            <w:r w:rsidRPr="00ED0E9B">
              <w:t xml:space="preserve">Glass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50929734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d</w:t>
            </w:r>
            <w:proofErr w:type="spellEnd"/>
            <w:r w:rsidRPr="002A0317">
              <w:rPr>
                <w:lang w:val="en-US"/>
              </w:rPr>
              <w:t xml:space="preserve"> and Q</w:t>
            </w:r>
            <w:r w:rsidRPr="002A0317">
              <w:rPr>
                <w:vertAlign w:val="subscript"/>
                <w:lang w:val="en-US"/>
              </w:rPr>
              <w:t>c</w:t>
            </w:r>
            <w:r w:rsidRPr="002A0317">
              <w:rPr>
                <w:lang w:val="en-US"/>
              </w:rPr>
              <w:t>= 20 to 280 µL/min</w:t>
            </w:r>
          </w:p>
        </w:tc>
        <w:tc>
          <w:tcPr>
            <w:tcW w:w="4500" w:type="dxa"/>
          </w:tcPr>
          <w:p w14:paraId="22BF8DAB" w14:textId="77777777" w:rsidR="002A0317" w:rsidRPr="00BA02A5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t>-</w:t>
            </w:r>
          </w:p>
        </w:tc>
        <w:sdt>
          <w:sdtPr>
            <w:rPr>
              <w:color w:val="000000"/>
            </w:rPr>
            <w:tag w:val="MENDELEY_CITATION_v3_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"/>
            <w:id w:val="156969715"/>
            <w:placeholder>
              <w:docPart w:val="A631D17B0F424F72A889F4E00608720F"/>
            </w:placeholder>
          </w:sdtPr>
          <w:sdtContent>
            <w:tc>
              <w:tcPr>
                <w:tcW w:w="1440" w:type="dxa"/>
              </w:tcPr>
              <w:p w14:paraId="29AAA28D" w14:textId="77777777" w:rsidR="002A0317" w:rsidRDefault="002A0317" w:rsidP="00B72C8C">
                <w:pPr>
                  <w:jc w:val="center"/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Jurinjak</w:t>
                </w:r>
                <w:proofErr w:type="spellEnd"/>
                <w:r w:rsidRPr="00560DA4">
                  <w:rPr>
                    <w:color w:val="000000"/>
                  </w:rPr>
                  <w:t xml:space="preserve"> </w:t>
                </w:r>
                <w:proofErr w:type="spellStart"/>
                <w:r w:rsidRPr="00560DA4">
                  <w:rPr>
                    <w:color w:val="000000"/>
                  </w:rPr>
                  <w:t>Tušek</w:t>
                </w:r>
                <w:proofErr w:type="spellEnd"/>
                <w:r w:rsidRPr="00560DA4">
                  <w:rPr>
                    <w:color w:val="000000"/>
                  </w:rPr>
                  <w:t xml:space="preserve"> et al., 2022)</w:t>
                </w:r>
              </w:p>
            </w:tc>
          </w:sdtContent>
        </w:sdt>
      </w:tr>
      <w:tr w:rsidR="002A0317" w:rsidRPr="00ED0E9B" w14:paraId="1541AFCC" w14:textId="77777777" w:rsidTr="00B72C8C">
        <w:trPr>
          <w:trHeight w:val="1313"/>
          <w:jc w:val="center"/>
        </w:trPr>
        <w:tc>
          <w:tcPr>
            <w:tcW w:w="1530" w:type="dxa"/>
            <w:vMerge w:val="restart"/>
          </w:tcPr>
          <w:p w14:paraId="104817F8" w14:textId="77777777" w:rsidR="002A0317" w:rsidRPr="00DC2BEC" w:rsidRDefault="002A0317" w:rsidP="00B72C8C">
            <w:r w:rsidRPr="00DC2BEC">
              <w:t xml:space="preserve">W/O </w:t>
            </w:r>
            <w:proofErr w:type="spellStart"/>
            <w:r w:rsidRPr="00DC2BEC">
              <w:t>emulsion</w:t>
            </w:r>
            <w:proofErr w:type="spellEnd"/>
            <w:r w:rsidRPr="00DC2BEC">
              <w:t xml:space="preserve"> </w:t>
            </w:r>
          </w:p>
        </w:tc>
        <w:tc>
          <w:tcPr>
            <w:tcW w:w="1800" w:type="dxa"/>
          </w:tcPr>
          <w:p w14:paraId="38CC4E00" w14:textId="77777777" w:rsidR="002A0317" w:rsidRPr="00ED0E9B" w:rsidRDefault="002A0317" w:rsidP="00B72C8C">
            <w:proofErr w:type="spellStart"/>
            <w:r w:rsidRPr="00ED0E9B">
              <w:t>Sunflower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oil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and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surfactant</w:t>
            </w:r>
            <w:proofErr w:type="spellEnd"/>
          </w:p>
        </w:tc>
        <w:tc>
          <w:tcPr>
            <w:tcW w:w="1890" w:type="dxa"/>
          </w:tcPr>
          <w:p w14:paraId="10D925BA" w14:textId="77777777" w:rsidR="002A0317" w:rsidRPr="00ED0E9B" w:rsidRDefault="002A0317" w:rsidP="00B72C8C">
            <w:r w:rsidRPr="00ED0E9B">
              <w:t xml:space="preserve">Whey </w:t>
            </w:r>
            <w:proofErr w:type="spellStart"/>
            <w:r w:rsidRPr="00ED0E9B">
              <w:t>protein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isolated</w:t>
            </w:r>
            <w:proofErr w:type="spellEnd"/>
            <w:r w:rsidRPr="00ED0E9B">
              <w:t xml:space="preserve"> (WPI)</w:t>
            </w:r>
          </w:p>
        </w:tc>
        <w:tc>
          <w:tcPr>
            <w:tcW w:w="1800" w:type="dxa"/>
          </w:tcPr>
          <w:p w14:paraId="75890E3C" w14:textId="77777777" w:rsidR="002A0317" w:rsidRPr="00ED0E9B" w:rsidRDefault="002A0317" w:rsidP="00B72C8C">
            <w:r>
              <w:t>PGPR</w:t>
            </w:r>
          </w:p>
        </w:tc>
        <w:tc>
          <w:tcPr>
            <w:tcW w:w="1800" w:type="dxa"/>
          </w:tcPr>
          <w:p w14:paraId="25F40072" w14:textId="77777777" w:rsidR="002A0317" w:rsidRPr="00ED0E9B" w:rsidRDefault="002A0317" w:rsidP="00B72C8C">
            <w:r w:rsidRPr="00ED0E9B">
              <w:t xml:space="preserve">Glass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1CC1D79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ressure ranged from 0-200 mbar for both phases</w:t>
            </w:r>
          </w:p>
        </w:tc>
        <w:tc>
          <w:tcPr>
            <w:tcW w:w="4500" w:type="dxa"/>
          </w:tcPr>
          <w:p w14:paraId="53780B27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5D9B7B0C" wp14:editId="30CC513A">
                  <wp:extent cx="2148205" cy="1025525"/>
                  <wp:effectExtent l="0" t="0" r="4445" b="3175"/>
                  <wp:docPr id="19" name="Picture 4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Picture 4" descr="Diagrama&#10;&#10;Descrição gerada automaticamente"/>
                          <pic:cNvPicPr/>
                        </pic:nvPicPr>
                        <pic:blipFill>
                          <a:blip r:embed="rId3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8205" cy="10255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"/>
            <w:id w:val="-1886169610"/>
            <w:placeholder>
              <w:docPart w:val="7B030CD62BD24A2687CA9D8102550BED"/>
            </w:placeholder>
          </w:sdtPr>
          <w:sdtContent>
            <w:tc>
              <w:tcPr>
                <w:tcW w:w="1440" w:type="dxa"/>
              </w:tcPr>
              <w:p w14:paraId="3F50AE76" w14:textId="77777777" w:rsidR="002A0317" w:rsidRDefault="002A0317" w:rsidP="00B72C8C">
                <w:pPr>
                  <w:jc w:val="center"/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Lacroix et al., 2022)</w:t>
                </w:r>
              </w:p>
            </w:tc>
          </w:sdtContent>
        </w:sdt>
      </w:tr>
      <w:tr w:rsidR="002A0317" w:rsidRPr="00ED0E9B" w14:paraId="28CEF939" w14:textId="77777777" w:rsidTr="00B72C8C">
        <w:trPr>
          <w:trHeight w:val="1313"/>
          <w:jc w:val="center"/>
        </w:trPr>
        <w:tc>
          <w:tcPr>
            <w:tcW w:w="1530" w:type="dxa"/>
            <w:vMerge/>
          </w:tcPr>
          <w:p w14:paraId="1401F12A" w14:textId="77777777" w:rsidR="002A0317" w:rsidRPr="000A0612" w:rsidRDefault="002A0317" w:rsidP="00B72C8C">
            <w:pPr>
              <w:rPr>
                <w:highlight w:val="cyan"/>
              </w:rPr>
            </w:pPr>
          </w:p>
        </w:tc>
        <w:tc>
          <w:tcPr>
            <w:tcW w:w="1800" w:type="dxa"/>
          </w:tcPr>
          <w:p w14:paraId="298D99BF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Fluorocarbon oil (HFE 7500) and surfactant</w:t>
            </w:r>
          </w:p>
        </w:tc>
        <w:tc>
          <w:tcPr>
            <w:tcW w:w="1890" w:type="dxa"/>
          </w:tcPr>
          <w:p w14:paraId="385004C9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proofErr w:type="gramStart"/>
            <w:r w:rsidRPr="002A0317">
              <w:rPr>
                <w:lang w:val="en-US"/>
              </w:rPr>
              <w:t>PPGDA:Dextran</w:t>
            </w:r>
            <w:proofErr w:type="spellEnd"/>
            <w:proofErr w:type="gramEnd"/>
          </w:p>
          <w:p w14:paraId="70D4690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(20% w/w) Dextran and </w:t>
            </w:r>
            <w:proofErr w:type="gramStart"/>
            <w:r w:rsidRPr="002A0317">
              <w:rPr>
                <w:lang w:val="en-US"/>
              </w:rPr>
              <w:t>PPGDA:PPGA</w:t>
            </w:r>
            <w:proofErr w:type="gramEnd"/>
            <w:r w:rsidRPr="002A0317">
              <w:rPr>
                <w:lang w:val="en-US"/>
              </w:rPr>
              <w:t xml:space="preserve"> (1:3 in 300 µL of ethanol)</w:t>
            </w:r>
          </w:p>
        </w:tc>
        <w:tc>
          <w:tcPr>
            <w:tcW w:w="1800" w:type="dxa"/>
          </w:tcPr>
          <w:p w14:paraId="1FCE6C31" w14:textId="77777777" w:rsidR="002A0317" w:rsidRPr="00ED0E9B" w:rsidRDefault="002A0317" w:rsidP="00B72C8C">
            <w:proofErr w:type="spellStart"/>
            <w:r w:rsidRPr="00ED0E9B">
              <w:t>Fluorosurfactant</w:t>
            </w:r>
            <w:proofErr w:type="spellEnd"/>
            <w:r w:rsidRPr="00ED0E9B">
              <w:t xml:space="preserve"> 008 </w:t>
            </w:r>
            <w:r>
              <w:t>(</w:t>
            </w:r>
            <w:r w:rsidRPr="00ED0E9B">
              <w:t>2%</w:t>
            </w:r>
            <w:r>
              <w:t xml:space="preserve"> </w:t>
            </w:r>
            <w:r w:rsidRPr="00ED0E9B">
              <w:t>w/w)</w:t>
            </w:r>
          </w:p>
        </w:tc>
        <w:tc>
          <w:tcPr>
            <w:tcW w:w="1800" w:type="dxa"/>
          </w:tcPr>
          <w:p w14:paraId="4D195942" w14:textId="77777777" w:rsidR="002A0317" w:rsidRPr="00ED0E9B" w:rsidRDefault="002A0317" w:rsidP="00B72C8C">
            <w:r w:rsidRPr="00ED0E9B">
              <w:t>PDMS</w:t>
            </w:r>
            <w:r>
              <w:t xml:space="preserve">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6082216D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d</w:t>
            </w:r>
            <w:proofErr w:type="spellEnd"/>
            <w:r w:rsidRPr="002A0317">
              <w:rPr>
                <w:lang w:val="en-US"/>
              </w:rPr>
              <w:t>= 60 µL/h for PPGDA and 30 µL/h for dextran</w:t>
            </w:r>
          </w:p>
        </w:tc>
        <w:tc>
          <w:tcPr>
            <w:tcW w:w="4500" w:type="dxa"/>
          </w:tcPr>
          <w:p w14:paraId="7B493460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2954FE0E" wp14:editId="3CA32CB6">
                  <wp:extent cx="2148205" cy="991870"/>
                  <wp:effectExtent l="0" t="0" r="4445" b="0"/>
                  <wp:docPr id="30" name="Picture 3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Picture 3" descr="Diagrama&#10;&#10;Descrição gerada automaticamente"/>
                          <pic:cNvPicPr/>
                        </pic:nvPicPr>
                        <pic:blipFill>
                          <a:blip r:embed="rId3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8205" cy="9918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"/>
            <w:id w:val="-950851495"/>
            <w:placeholder>
              <w:docPart w:val="867FD4AFEF104ECFB298DA7392EC74A5"/>
            </w:placeholder>
          </w:sdtPr>
          <w:sdtContent>
            <w:tc>
              <w:tcPr>
                <w:tcW w:w="1440" w:type="dxa"/>
              </w:tcPr>
              <w:p w14:paraId="426B48A7" w14:textId="77777777" w:rsidR="002A0317" w:rsidRDefault="002A0317" w:rsidP="00B72C8C">
                <w:pPr>
                  <w:jc w:val="center"/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Keller et al., 2021)</w:t>
                </w:r>
              </w:p>
            </w:tc>
          </w:sdtContent>
        </w:sdt>
      </w:tr>
      <w:tr w:rsidR="002A0317" w:rsidRPr="005F69C7" w14:paraId="19214D3C" w14:textId="77777777" w:rsidTr="00B72C8C">
        <w:trPr>
          <w:trHeight w:val="1313"/>
          <w:jc w:val="center"/>
        </w:trPr>
        <w:tc>
          <w:tcPr>
            <w:tcW w:w="1530" w:type="dxa"/>
            <w:vMerge/>
          </w:tcPr>
          <w:p w14:paraId="273BCF48" w14:textId="77777777" w:rsidR="002A0317" w:rsidRPr="000A0612" w:rsidRDefault="002A0317" w:rsidP="00B72C8C">
            <w:pPr>
              <w:rPr>
                <w:highlight w:val="yellow"/>
              </w:rPr>
            </w:pPr>
          </w:p>
        </w:tc>
        <w:tc>
          <w:tcPr>
            <w:tcW w:w="1800" w:type="dxa"/>
          </w:tcPr>
          <w:p w14:paraId="3C8BD340" w14:textId="77777777" w:rsidR="002A0317" w:rsidRPr="00ED0E9B" w:rsidRDefault="002A0317" w:rsidP="00B72C8C">
            <w:proofErr w:type="spellStart"/>
            <w:r w:rsidRPr="00ED0E9B">
              <w:t>Deionized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water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surfactant</w:t>
            </w:r>
            <w:proofErr w:type="spellEnd"/>
            <w:r>
              <w:t xml:space="preserve"> </w:t>
            </w:r>
          </w:p>
          <w:p w14:paraId="5B340CC6" w14:textId="77777777" w:rsidR="002A0317" w:rsidRPr="00ED0E9B" w:rsidRDefault="002A0317" w:rsidP="00B72C8C"/>
        </w:tc>
        <w:tc>
          <w:tcPr>
            <w:tcW w:w="1890" w:type="dxa"/>
          </w:tcPr>
          <w:p w14:paraId="76DAEF8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Mixture of mineral oil and heptane (50:50).</w:t>
            </w:r>
          </w:p>
          <w:p w14:paraId="4824FC71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4DF55D95" w14:textId="77777777" w:rsidR="002A0317" w:rsidRPr="00ED0E9B" w:rsidRDefault="002A0317" w:rsidP="00B72C8C">
            <w:r w:rsidRPr="00ED0E9B">
              <w:t>PV</w:t>
            </w:r>
            <w:r>
              <w:t>A (</w:t>
            </w:r>
            <w:r w:rsidRPr="00ED0E9B">
              <w:t>2% w/w).</w:t>
            </w:r>
          </w:p>
        </w:tc>
        <w:tc>
          <w:tcPr>
            <w:tcW w:w="1800" w:type="dxa"/>
          </w:tcPr>
          <w:p w14:paraId="5913F17F" w14:textId="77777777" w:rsidR="002A0317" w:rsidRPr="00ED0E9B" w:rsidRDefault="002A0317" w:rsidP="00B72C8C">
            <w:proofErr w:type="spellStart"/>
            <w:r w:rsidRPr="00ED0E9B">
              <w:t>Photosensitive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resin</w:t>
            </w:r>
            <w:proofErr w:type="spellEnd"/>
            <w:r w:rsidRPr="00ED0E9B">
              <w:t xml:space="preserve"> Gr</w:t>
            </w:r>
          </w:p>
        </w:tc>
        <w:tc>
          <w:tcPr>
            <w:tcW w:w="1710" w:type="dxa"/>
          </w:tcPr>
          <w:p w14:paraId="6D248334" w14:textId="77777777" w:rsidR="002A0317" w:rsidRPr="002A0317" w:rsidRDefault="002A0317" w:rsidP="00B72C8C">
            <w:pPr>
              <w:rPr>
                <w:lang w:val="en-US"/>
              </w:rPr>
            </w:pPr>
            <w:proofErr w:type="spellStart"/>
            <w:r w:rsidRPr="002A0317">
              <w:rPr>
                <w:lang w:val="en-US"/>
              </w:rPr>
              <w:t>Q</w:t>
            </w:r>
            <w:r w:rsidRPr="002A0317">
              <w:rPr>
                <w:vertAlign w:val="subscript"/>
                <w:lang w:val="en-US"/>
              </w:rPr>
              <w:t>d</w:t>
            </w:r>
            <w:proofErr w:type="spellEnd"/>
            <w:r w:rsidRPr="002A0317">
              <w:rPr>
                <w:lang w:val="en-US"/>
              </w:rPr>
              <w:t xml:space="preserve"> and Q</w:t>
            </w:r>
            <w:r w:rsidRPr="002A0317">
              <w:rPr>
                <w:vertAlign w:val="subscript"/>
                <w:lang w:val="en-US"/>
              </w:rPr>
              <w:t>c</w:t>
            </w:r>
            <w:r w:rsidRPr="002A0317">
              <w:rPr>
                <w:lang w:val="en-US"/>
              </w:rPr>
              <w:t>= 100 to 500 µL/h</w:t>
            </w:r>
          </w:p>
        </w:tc>
        <w:tc>
          <w:tcPr>
            <w:tcW w:w="4500" w:type="dxa"/>
          </w:tcPr>
          <w:p w14:paraId="2CCA5B93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5AF722D9" wp14:editId="5600CBC7">
                  <wp:extent cx="2600325" cy="1309002"/>
                  <wp:effectExtent l="0" t="0" r="3175" b="0"/>
                  <wp:docPr id="31" name="Picture 21" descr="Uma imagem contendo 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Picture 21" descr="Uma imagem contendo Diagrama&#10;&#10;Descrição gerada automaticamente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15662" cy="13167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"/>
            <w:id w:val="1523673821"/>
            <w:placeholder>
              <w:docPart w:val="6A386F698E2444E4867D6AA9F8BD6829"/>
            </w:placeholder>
          </w:sdtPr>
          <w:sdtContent>
            <w:tc>
              <w:tcPr>
                <w:tcW w:w="1440" w:type="dxa"/>
              </w:tcPr>
              <w:p w14:paraId="6A27EFA4" w14:textId="77777777" w:rsidR="002A0317" w:rsidRPr="002A0317" w:rsidRDefault="002A0317" w:rsidP="00B72C8C">
                <w:pPr>
                  <w:jc w:val="center"/>
                  <w:rPr>
                    <w:color w:val="000000"/>
                    <w:lang w:val="en-US"/>
                  </w:rPr>
                </w:pPr>
                <w:r w:rsidRPr="002A0317">
                  <w:rPr>
                    <w:color w:val="000000"/>
                    <w:lang w:val="en-US"/>
                  </w:rPr>
                  <w:t>(J. Zhang, Xu, et al., 2021)</w:t>
                </w:r>
              </w:p>
            </w:tc>
          </w:sdtContent>
        </w:sdt>
      </w:tr>
      <w:tr w:rsidR="002A0317" w:rsidRPr="00ED0E9B" w14:paraId="10DEC0FF" w14:textId="77777777" w:rsidTr="00B72C8C">
        <w:trPr>
          <w:trHeight w:val="256"/>
          <w:jc w:val="center"/>
        </w:trPr>
        <w:tc>
          <w:tcPr>
            <w:tcW w:w="1530" w:type="dxa"/>
            <w:vMerge w:val="restart"/>
          </w:tcPr>
          <w:p w14:paraId="2D9CA46E" w14:textId="77777777" w:rsidR="002A0317" w:rsidRPr="00ED0E9B" w:rsidRDefault="002A0317" w:rsidP="00B72C8C">
            <w:r w:rsidRPr="006B6DC9">
              <w:lastRenderedPageBreak/>
              <w:t xml:space="preserve">W/O/W </w:t>
            </w:r>
            <w:proofErr w:type="spellStart"/>
            <w:r w:rsidRPr="006B6DC9">
              <w:t>emulsion</w:t>
            </w:r>
            <w:proofErr w:type="spellEnd"/>
            <w:r w:rsidRPr="00ED0E9B">
              <w:t xml:space="preserve"> </w:t>
            </w:r>
          </w:p>
        </w:tc>
        <w:tc>
          <w:tcPr>
            <w:tcW w:w="1800" w:type="dxa"/>
          </w:tcPr>
          <w:p w14:paraId="6D5CDB30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 xml:space="preserve">Outer phase: </w:t>
            </w:r>
            <w:r w:rsidRPr="002A0317">
              <w:rPr>
                <w:lang w:val="en-US"/>
              </w:rPr>
              <w:t>glycerol (5% w/v)</w:t>
            </w:r>
          </w:p>
        </w:tc>
        <w:tc>
          <w:tcPr>
            <w:tcW w:w="1890" w:type="dxa"/>
          </w:tcPr>
          <w:p w14:paraId="1E51A85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 xml:space="preserve">Inner phase: </w:t>
            </w:r>
            <w:r w:rsidRPr="002A0317">
              <w:rPr>
                <w:lang w:val="en-US"/>
              </w:rPr>
              <w:t>glycerol (50% w/v) in water</w:t>
            </w:r>
          </w:p>
          <w:p w14:paraId="3DB4CF3A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</w:t>
            </w:r>
            <w:r w:rsidRPr="002A0317">
              <w:rPr>
                <w:lang w:val="en-US"/>
              </w:rPr>
              <w:t>: middle chain triglyceride (MCT)</w:t>
            </w:r>
          </w:p>
        </w:tc>
        <w:tc>
          <w:tcPr>
            <w:tcW w:w="1800" w:type="dxa"/>
          </w:tcPr>
          <w:p w14:paraId="5C7EBCEF" w14:textId="77777777" w:rsidR="002A0317" w:rsidRPr="00ED0E9B" w:rsidRDefault="002A0317" w:rsidP="00B72C8C">
            <w:r w:rsidRPr="00ED0E9B">
              <w:t>PGPR</w:t>
            </w:r>
            <w:r>
              <w:t xml:space="preserve"> </w:t>
            </w:r>
            <w:r w:rsidRPr="00ED0E9B">
              <w:t>in MCT</w:t>
            </w:r>
          </w:p>
        </w:tc>
        <w:tc>
          <w:tcPr>
            <w:tcW w:w="1800" w:type="dxa"/>
          </w:tcPr>
          <w:p w14:paraId="05230700" w14:textId="77777777" w:rsidR="002A0317" w:rsidRPr="00ED0E9B" w:rsidRDefault="002A0317" w:rsidP="00B72C8C">
            <w:r w:rsidRPr="00ED0E9B">
              <w:t xml:space="preserve">Glass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2BD04D3D" w14:textId="77777777" w:rsidR="002A0317" w:rsidRPr="00D3529E" w:rsidRDefault="002A0317" w:rsidP="00B72C8C">
            <w:r w:rsidRPr="00D3529E">
              <w:t>Q</w:t>
            </w:r>
            <w:r w:rsidRPr="00D3529E">
              <w:rPr>
                <w:vertAlign w:val="subscript"/>
              </w:rPr>
              <w:t>i</w:t>
            </w:r>
            <w:r w:rsidRPr="00D3529E">
              <w:t xml:space="preserve">= 1-5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  <w:p w14:paraId="712FE683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m</w:t>
            </w:r>
            <w:proofErr w:type="spellEnd"/>
            <w:r w:rsidRPr="00D3529E">
              <w:t xml:space="preserve">= 4-14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  <w:p w14:paraId="55AB291F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o</w:t>
            </w:r>
            <w:proofErr w:type="spellEnd"/>
            <w:r w:rsidRPr="00D3529E">
              <w:t xml:space="preserve">= 50-400 </w:t>
            </w:r>
            <w:proofErr w:type="spellStart"/>
            <w:r w:rsidRPr="00D3529E">
              <w:t>mL</w:t>
            </w:r>
            <w:proofErr w:type="spellEnd"/>
            <w:r w:rsidRPr="00D3529E">
              <w:t xml:space="preserve">/h </w:t>
            </w:r>
          </w:p>
          <w:p w14:paraId="22557C14" w14:textId="77777777" w:rsidR="002A0317" w:rsidRPr="00D3529E" w:rsidRDefault="002A0317" w:rsidP="00B72C8C"/>
        </w:tc>
        <w:tc>
          <w:tcPr>
            <w:tcW w:w="4500" w:type="dxa"/>
          </w:tcPr>
          <w:p w14:paraId="4485E1BC" w14:textId="77777777" w:rsidR="002A0317" w:rsidRPr="00ED0E9B" w:rsidRDefault="002A0317" w:rsidP="00B72C8C">
            <w:pPr>
              <w:jc w:val="center"/>
            </w:pPr>
            <w:r w:rsidRPr="00ED0E9B">
              <w:rPr>
                <w:noProof/>
              </w:rPr>
              <w:drawing>
                <wp:inline distT="0" distB="0" distL="0" distR="0" wp14:anchorId="77966F2D" wp14:editId="6134020A">
                  <wp:extent cx="2242498" cy="1150747"/>
                  <wp:effectExtent l="0" t="0" r="5715" b="5080"/>
                  <wp:docPr id="32" name="Picture 20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" name="Picture 20" descr="Diagrama&#10;&#10;Descrição gerada automaticamente"/>
                          <pic:cNvPicPr/>
                        </pic:nvPicPr>
                        <pic:blipFill>
                          <a:blip r:embed="rId3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79995" cy="11699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"/>
            <w:id w:val="46499428"/>
            <w:placeholder>
              <w:docPart w:val="6585F87A2A7E49E9B0D75DC3872C99D5"/>
            </w:placeholder>
          </w:sdtPr>
          <w:sdtContent>
            <w:tc>
              <w:tcPr>
                <w:tcW w:w="1440" w:type="dxa"/>
              </w:tcPr>
              <w:p w14:paraId="5F31B44C" w14:textId="77777777" w:rsidR="002A0317" w:rsidRPr="00ED0E9B" w:rsidRDefault="002A0317" w:rsidP="00B72C8C">
                <w:pPr>
                  <w:jc w:val="center"/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Leister</w:t>
                </w:r>
                <w:proofErr w:type="spellEnd"/>
                <w:r w:rsidRPr="00560DA4">
                  <w:rPr>
                    <w:color w:val="000000"/>
                  </w:rPr>
                  <w:t xml:space="preserve"> et al., 2022)</w:t>
                </w:r>
              </w:p>
            </w:tc>
          </w:sdtContent>
        </w:sdt>
      </w:tr>
      <w:tr w:rsidR="002A0317" w:rsidRPr="00ED0E9B" w14:paraId="7B923F13" w14:textId="77777777" w:rsidTr="00B72C8C">
        <w:trPr>
          <w:trHeight w:val="256"/>
          <w:jc w:val="center"/>
        </w:trPr>
        <w:tc>
          <w:tcPr>
            <w:tcW w:w="1530" w:type="dxa"/>
            <w:vMerge/>
          </w:tcPr>
          <w:p w14:paraId="4C9EB401" w14:textId="77777777" w:rsidR="002A0317" w:rsidRPr="00ED0E9B" w:rsidRDefault="002A0317" w:rsidP="00B72C8C"/>
        </w:tc>
        <w:tc>
          <w:tcPr>
            <w:tcW w:w="1800" w:type="dxa"/>
          </w:tcPr>
          <w:p w14:paraId="7F6C5B2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:</w:t>
            </w:r>
            <w:r w:rsidRPr="002A0317">
              <w:rPr>
                <w:lang w:val="en-US"/>
              </w:rPr>
              <w:t xml:space="preserve"> glycerol (25% w/w) in distilled water</w:t>
            </w:r>
          </w:p>
        </w:tc>
        <w:tc>
          <w:tcPr>
            <w:tcW w:w="1890" w:type="dxa"/>
          </w:tcPr>
          <w:p w14:paraId="7AF1203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Na-alginate (1.5 %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)</w:t>
            </w:r>
          </w:p>
          <w:p w14:paraId="0F6D9103" w14:textId="77777777" w:rsidR="002A0317" w:rsidRPr="00ED0E9B" w:rsidRDefault="002A0317" w:rsidP="00B72C8C">
            <w:r w:rsidRPr="0009652B">
              <w:rPr>
                <w:i/>
                <w:iCs/>
              </w:rPr>
              <w:t xml:space="preserve">Middle </w:t>
            </w:r>
            <w:proofErr w:type="spellStart"/>
            <w:r w:rsidRPr="0009652B">
              <w:rPr>
                <w:i/>
                <w:iCs/>
              </w:rPr>
              <w:t>phase</w:t>
            </w:r>
            <w:proofErr w:type="spellEnd"/>
            <w:r w:rsidRPr="00ED0E9B">
              <w:t xml:space="preserve">: </w:t>
            </w:r>
            <w:proofErr w:type="spellStart"/>
            <w:r w:rsidRPr="00ED0E9B">
              <w:t>silicon</w:t>
            </w:r>
            <w:proofErr w:type="spellEnd"/>
            <w:r w:rsidRPr="00ED0E9B">
              <w:t xml:space="preserve"> </w:t>
            </w:r>
            <w:proofErr w:type="spellStart"/>
            <w:r w:rsidRPr="00ED0E9B">
              <w:t>oil</w:t>
            </w:r>
            <w:proofErr w:type="spellEnd"/>
          </w:p>
        </w:tc>
        <w:tc>
          <w:tcPr>
            <w:tcW w:w="1800" w:type="dxa"/>
          </w:tcPr>
          <w:p w14:paraId="7960C806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pan 80 (0.25% w/w) in middle phase.</w:t>
            </w:r>
          </w:p>
          <w:p w14:paraId="10E6874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VA (5% w/w) in outer phase</w:t>
            </w:r>
          </w:p>
          <w:p w14:paraId="76E0038E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0AF56636" w14:textId="77777777" w:rsidR="002A0317" w:rsidRPr="00ED0E9B" w:rsidRDefault="002A0317" w:rsidP="00B72C8C">
            <w:r w:rsidRPr="00ED0E9B">
              <w:t>PDMS</w:t>
            </w:r>
            <w:r>
              <w:t xml:space="preserve">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035ED068" w14:textId="77777777" w:rsidR="002A0317" w:rsidRPr="00D3529E" w:rsidRDefault="002A0317" w:rsidP="00B72C8C">
            <w:r w:rsidRPr="00D3529E">
              <w:t>Q</w:t>
            </w:r>
            <w:r w:rsidRPr="00D3529E">
              <w:rPr>
                <w:vertAlign w:val="subscript"/>
              </w:rPr>
              <w:t xml:space="preserve">i </w:t>
            </w:r>
            <w:r w:rsidRPr="00D3529E">
              <w:t>= 50 µL/h.</w:t>
            </w:r>
          </w:p>
          <w:p w14:paraId="676DCE64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m</w:t>
            </w:r>
            <w:proofErr w:type="spellEnd"/>
            <w:r w:rsidRPr="00D3529E">
              <w:t>= 500 µL/h</w:t>
            </w:r>
          </w:p>
          <w:p w14:paraId="7A93BD66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o</w:t>
            </w:r>
            <w:proofErr w:type="spellEnd"/>
            <w:r w:rsidRPr="00D3529E">
              <w:t>=: 20000 - 100000 µL/h</w:t>
            </w:r>
          </w:p>
        </w:tc>
        <w:tc>
          <w:tcPr>
            <w:tcW w:w="4500" w:type="dxa"/>
          </w:tcPr>
          <w:p w14:paraId="10D5E18D" w14:textId="77777777" w:rsidR="002A0317" w:rsidRPr="00D3529E" w:rsidRDefault="002A0317" w:rsidP="00B72C8C">
            <w:pPr>
              <w:jc w:val="center"/>
            </w:pPr>
          </w:p>
        </w:tc>
        <w:sdt>
          <w:sdtPr>
            <w:rPr>
              <w:color w:val="000000"/>
            </w:rPr>
            <w:tag w:val="MENDELEY_CITATION_v3_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"/>
            <w:id w:val="1030530633"/>
            <w:placeholder>
              <w:docPart w:val="272BA56C4DEE4260B6892988504068E5"/>
            </w:placeholder>
          </w:sdtPr>
          <w:sdtContent>
            <w:tc>
              <w:tcPr>
                <w:tcW w:w="1440" w:type="dxa"/>
              </w:tcPr>
              <w:p w14:paraId="783A9C7C" w14:textId="77777777" w:rsidR="002A0317" w:rsidRPr="00ED0E9B" w:rsidRDefault="002A0317" w:rsidP="00B72C8C">
                <w:pPr>
                  <w:jc w:val="center"/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Sattari</w:t>
                </w:r>
                <w:proofErr w:type="spellEnd"/>
                <w:r w:rsidRPr="00560DA4">
                  <w:rPr>
                    <w:color w:val="000000"/>
                  </w:rPr>
                  <w:t xml:space="preserve"> et al., 2021)</w:t>
                </w:r>
              </w:p>
            </w:tc>
          </w:sdtContent>
        </w:sdt>
      </w:tr>
      <w:tr w:rsidR="002A0317" w:rsidRPr="00051C55" w14:paraId="24A9EA44" w14:textId="77777777" w:rsidTr="00B72C8C">
        <w:trPr>
          <w:trHeight w:val="256"/>
          <w:jc w:val="center"/>
        </w:trPr>
        <w:tc>
          <w:tcPr>
            <w:tcW w:w="1530" w:type="dxa"/>
            <w:vMerge/>
          </w:tcPr>
          <w:p w14:paraId="348AA9D3" w14:textId="77777777" w:rsidR="002A0317" w:rsidRPr="00ED0E9B" w:rsidRDefault="002A0317" w:rsidP="00B72C8C"/>
        </w:tc>
        <w:tc>
          <w:tcPr>
            <w:tcW w:w="1800" w:type="dxa"/>
          </w:tcPr>
          <w:p w14:paraId="46A1C91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:</w:t>
            </w:r>
            <w:r w:rsidRPr="002A0317">
              <w:rPr>
                <w:lang w:val="en-US"/>
              </w:rPr>
              <w:t xml:space="preserve"> aqueous surfactant solution</w:t>
            </w:r>
          </w:p>
        </w:tc>
        <w:tc>
          <w:tcPr>
            <w:tcW w:w="1890" w:type="dxa"/>
          </w:tcPr>
          <w:p w14:paraId="47AD1F9F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:</w:t>
            </w:r>
            <w:r w:rsidRPr="002A0317">
              <w:rPr>
                <w:lang w:val="en-US"/>
              </w:rPr>
              <w:t xml:space="preserve"> phenylmethyl silicone oil and silicone resin RSN-0749</w:t>
            </w:r>
          </w:p>
          <w:p w14:paraId="57A2F88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glycerol, PVA, and water</w:t>
            </w:r>
          </w:p>
        </w:tc>
        <w:tc>
          <w:tcPr>
            <w:tcW w:w="1800" w:type="dxa"/>
          </w:tcPr>
          <w:p w14:paraId="2225C7E9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 xml:space="preserve">PVA (5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 in outer and inner phases.</w:t>
            </w:r>
          </w:p>
          <w:p w14:paraId="1E730033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3CDB741A" w14:textId="77777777" w:rsidR="002A0317" w:rsidRPr="00ED0E9B" w:rsidRDefault="002A0317" w:rsidP="00B72C8C">
            <w:r w:rsidRPr="00ED0E9B">
              <w:t xml:space="preserve">Glass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4A01DF8A" w14:textId="77777777" w:rsidR="002A0317" w:rsidRPr="00D3529E" w:rsidRDefault="002A0317" w:rsidP="00B72C8C">
            <w:r w:rsidRPr="00D3529E">
              <w:t>Q</w:t>
            </w:r>
            <w:r w:rsidRPr="00D3529E">
              <w:rPr>
                <w:vertAlign w:val="subscript"/>
              </w:rPr>
              <w:t>i</w:t>
            </w:r>
            <w:r w:rsidRPr="00D3529E">
              <w:t xml:space="preserve">= 150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  <w:p w14:paraId="44E97FA8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m</w:t>
            </w:r>
            <w:proofErr w:type="spellEnd"/>
            <w:r w:rsidRPr="00D3529E">
              <w:t xml:space="preserve">= 150-1750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  <w:p w14:paraId="4CD337A8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o</w:t>
            </w:r>
            <w:proofErr w:type="spellEnd"/>
            <w:r w:rsidRPr="00D3529E">
              <w:t xml:space="preserve">= 1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</w:tc>
        <w:tc>
          <w:tcPr>
            <w:tcW w:w="4500" w:type="dxa"/>
          </w:tcPr>
          <w:p w14:paraId="5E0B09E3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233F1AAB" wp14:editId="46EECE37">
                  <wp:extent cx="2109422" cy="457200"/>
                  <wp:effectExtent l="0" t="0" r="0" b="0"/>
                  <wp:docPr id="33" name="Picture 25" descr="Uma imagem contendo 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Picture 25" descr="Uma imagem contendo Diagrama&#10;&#10;Descrição gerada automaticamente"/>
                          <pic:cNvPicPr/>
                        </pic:nvPicPr>
                        <pic:blipFill>
                          <a:blip r:embed="rId33"/>
                          <a:stretch>
                            <a:fillRect/>
                          </a:stretch>
                        </pic:blipFill>
                        <pic:spPr>
                          <a:xfrm rot="10800000" flipV="1">
                            <a:off x="0" y="0"/>
                            <a:ext cx="2245878" cy="4867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"/>
            <w:id w:val="2139299542"/>
            <w:placeholder>
              <w:docPart w:val="6165AB9C81D148F4AC87AB4C2A62175A"/>
            </w:placeholder>
          </w:sdtPr>
          <w:sdtContent>
            <w:tc>
              <w:tcPr>
                <w:tcW w:w="1440" w:type="dxa"/>
              </w:tcPr>
              <w:p w14:paraId="68872BD8" w14:textId="77777777" w:rsidR="002A0317" w:rsidRDefault="002A0317" w:rsidP="00B72C8C">
                <w:pPr>
                  <w:jc w:val="center"/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K. Zhang et al., 2022)</w:t>
                </w:r>
              </w:p>
            </w:tc>
          </w:sdtContent>
        </w:sdt>
      </w:tr>
      <w:tr w:rsidR="002A0317" w:rsidRPr="00ED0E9B" w14:paraId="0E7A9651" w14:textId="77777777" w:rsidTr="00B72C8C">
        <w:trPr>
          <w:trHeight w:val="256"/>
          <w:jc w:val="center"/>
        </w:trPr>
        <w:tc>
          <w:tcPr>
            <w:tcW w:w="1530" w:type="dxa"/>
            <w:vMerge/>
          </w:tcPr>
          <w:p w14:paraId="258D02A7" w14:textId="77777777" w:rsidR="002A0317" w:rsidRPr="00ED0E9B" w:rsidRDefault="002A0317" w:rsidP="00B72C8C"/>
        </w:tc>
        <w:tc>
          <w:tcPr>
            <w:tcW w:w="1800" w:type="dxa"/>
          </w:tcPr>
          <w:p w14:paraId="2DAB933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:</w:t>
            </w:r>
            <w:r w:rsidRPr="002A0317">
              <w:rPr>
                <w:lang w:val="en-US"/>
              </w:rPr>
              <w:t xml:space="preserve"> glycerol (40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 and surfactant</w:t>
            </w:r>
          </w:p>
        </w:tc>
        <w:tc>
          <w:tcPr>
            <w:tcW w:w="1890" w:type="dxa"/>
          </w:tcPr>
          <w:p w14:paraId="2A3C6B7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glycerol (5 %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) and surfactant</w:t>
            </w:r>
          </w:p>
          <w:p w14:paraId="6AF2B78C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:</w:t>
            </w:r>
            <w:r w:rsidRPr="002A0317">
              <w:rPr>
                <w:lang w:val="en-US"/>
              </w:rPr>
              <w:t xml:space="preserve"> XIA-METERÒ RSN-0749 resin in Dow Corning ® 200 fluid (2 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%)</w:t>
            </w:r>
          </w:p>
        </w:tc>
        <w:tc>
          <w:tcPr>
            <w:tcW w:w="1800" w:type="dxa"/>
          </w:tcPr>
          <w:p w14:paraId="7C786C7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Hydrophilic: PVA</w:t>
            </w:r>
          </w:p>
          <w:p w14:paraId="32E6261D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Lipophilic: XIAMETER® RSN-074</w:t>
            </w:r>
          </w:p>
        </w:tc>
        <w:tc>
          <w:tcPr>
            <w:tcW w:w="1800" w:type="dxa"/>
          </w:tcPr>
          <w:p w14:paraId="4250FD61" w14:textId="77777777" w:rsidR="002A0317" w:rsidRPr="00ED0E9B" w:rsidRDefault="002A0317" w:rsidP="00B72C8C">
            <w:r w:rsidRPr="00ED0E9B">
              <w:t xml:space="preserve">Glass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381539B8" w14:textId="77777777" w:rsidR="002A0317" w:rsidRPr="00ED0E9B" w:rsidRDefault="002A0317" w:rsidP="00B72C8C"/>
        </w:tc>
        <w:tc>
          <w:tcPr>
            <w:tcW w:w="4500" w:type="dxa"/>
          </w:tcPr>
          <w:p w14:paraId="21542CA0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5269E161" wp14:editId="42F8386E">
                  <wp:extent cx="2148205" cy="1331367"/>
                  <wp:effectExtent l="0" t="0" r="4445" b="2540"/>
                  <wp:docPr id="34" name="Picture 5" descr="Imagem de vídeo game&#10;&#10;Descrição gerada automaticamente com confiança baix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Picture 5" descr="Imagem de vídeo game&#10;&#10;Descrição gerada automaticamente com confiança baixa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51092" cy="13331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"/>
            <w:id w:val="-1421095568"/>
            <w:placeholder>
              <w:docPart w:val="5F6A0B3C8EE34138B09477296540689B"/>
            </w:placeholder>
          </w:sdtPr>
          <w:sdtContent>
            <w:tc>
              <w:tcPr>
                <w:tcW w:w="1440" w:type="dxa"/>
              </w:tcPr>
              <w:p w14:paraId="3540B55E" w14:textId="77777777" w:rsidR="002A0317" w:rsidRPr="00ED0E9B" w:rsidRDefault="002A0317" w:rsidP="00B72C8C">
                <w:pPr>
                  <w:jc w:val="center"/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Bandulasena</w:t>
                </w:r>
                <w:proofErr w:type="spellEnd"/>
                <w:r w:rsidRPr="00560DA4">
                  <w:rPr>
                    <w:color w:val="000000"/>
                  </w:rPr>
                  <w:t xml:space="preserve"> et al., 2019)</w:t>
                </w:r>
              </w:p>
            </w:tc>
          </w:sdtContent>
        </w:sdt>
      </w:tr>
      <w:tr w:rsidR="002A0317" w:rsidRPr="00ED0E9B" w14:paraId="35F9C0C9" w14:textId="77777777" w:rsidTr="00B72C8C">
        <w:trPr>
          <w:trHeight w:val="256"/>
          <w:jc w:val="center"/>
        </w:trPr>
        <w:tc>
          <w:tcPr>
            <w:tcW w:w="1530" w:type="dxa"/>
            <w:vMerge w:val="restart"/>
          </w:tcPr>
          <w:p w14:paraId="0FE559A0" w14:textId="77777777" w:rsidR="002A0317" w:rsidRPr="000A0612" w:rsidRDefault="002A0317" w:rsidP="00B72C8C">
            <w:pPr>
              <w:rPr>
                <w:highlight w:val="green"/>
              </w:rPr>
            </w:pPr>
            <w:r w:rsidRPr="00360824">
              <w:t xml:space="preserve">O/W/O </w:t>
            </w:r>
            <w:proofErr w:type="spellStart"/>
            <w:r w:rsidRPr="00360824">
              <w:t>emulsion</w:t>
            </w:r>
            <w:proofErr w:type="spellEnd"/>
            <w:r w:rsidRPr="00ED0E9B">
              <w:t xml:space="preserve"> </w:t>
            </w:r>
          </w:p>
        </w:tc>
        <w:tc>
          <w:tcPr>
            <w:tcW w:w="1800" w:type="dxa"/>
          </w:tcPr>
          <w:p w14:paraId="6CAC0B7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 1 and 2:</w:t>
            </w:r>
            <w:r w:rsidRPr="002A0317">
              <w:rPr>
                <w:lang w:val="en-US"/>
              </w:rPr>
              <w:t xml:space="preserve"> oil solution containing PGPR (4% w/v)</w:t>
            </w:r>
          </w:p>
          <w:p w14:paraId="1F3FD05C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90" w:type="dxa"/>
          </w:tcPr>
          <w:p w14:paraId="6E2918E2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</w:t>
            </w:r>
            <w:proofErr w:type="gramStart"/>
            <w:r w:rsidRPr="002A0317">
              <w:rPr>
                <w:lang w:val="en-US"/>
              </w:rPr>
              <w:t>poly(</w:t>
            </w:r>
            <w:proofErr w:type="gramEnd"/>
            <w:r w:rsidRPr="002A0317">
              <w:rPr>
                <w:lang w:val="en-US"/>
              </w:rPr>
              <w:t>ethylene glycol) diacrylate (PEGDA; 50 %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), 2-Hydroxy-methylpropiophenone (HMPP; 5 %</w:t>
            </w:r>
            <w:proofErr w:type="spellStart"/>
            <w:r w:rsidRPr="002A0317">
              <w:rPr>
                <w:lang w:val="en-US"/>
              </w:rPr>
              <w:t>wt</w:t>
            </w:r>
            <w:proofErr w:type="spellEnd"/>
            <w:r w:rsidRPr="002A0317">
              <w:rPr>
                <w:lang w:val="en-US"/>
              </w:rPr>
              <w:t>), and surfactant</w:t>
            </w:r>
          </w:p>
          <w:p w14:paraId="39AC9089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2C31AA1E" w14:textId="77777777" w:rsidR="002A0317" w:rsidRPr="00ED0E9B" w:rsidRDefault="002A0317" w:rsidP="00B72C8C">
            <w:proofErr w:type="spellStart"/>
            <w:r w:rsidRPr="004B36EB">
              <w:lastRenderedPageBreak/>
              <w:t>Pluronic</w:t>
            </w:r>
            <w:proofErr w:type="spellEnd"/>
            <w:r w:rsidRPr="004B36EB">
              <w:t xml:space="preserve"> ® F 127</w:t>
            </w:r>
          </w:p>
        </w:tc>
        <w:tc>
          <w:tcPr>
            <w:tcW w:w="1800" w:type="dxa"/>
          </w:tcPr>
          <w:p w14:paraId="08580C48" w14:textId="77777777" w:rsidR="002A0317" w:rsidRPr="00ED0E9B" w:rsidRDefault="002A0317" w:rsidP="00B72C8C">
            <w:r w:rsidRPr="004B36EB">
              <w:t xml:space="preserve">Glass </w:t>
            </w:r>
            <w:proofErr w:type="spellStart"/>
            <w:r w:rsidRPr="004B36EB">
              <w:t>microfluidic</w:t>
            </w:r>
            <w:proofErr w:type="spellEnd"/>
            <w:r w:rsidRPr="004B36EB">
              <w:t xml:space="preserve"> device</w:t>
            </w:r>
          </w:p>
        </w:tc>
        <w:tc>
          <w:tcPr>
            <w:tcW w:w="1710" w:type="dxa"/>
          </w:tcPr>
          <w:p w14:paraId="34DBCF4B" w14:textId="77777777" w:rsidR="002A0317" w:rsidRPr="00D3529E" w:rsidRDefault="002A0317" w:rsidP="00B72C8C">
            <w:r w:rsidRPr="00D3529E">
              <w:t>Q</w:t>
            </w:r>
            <w:r w:rsidRPr="00D3529E">
              <w:rPr>
                <w:vertAlign w:val="subscript"/>
              </w:rPr>
              <w:t>i</w:t>
            </w:r>
            <w:r w:rsidRPr="00D3529E">
              <w:t>= 100-900 µL/h</w:t>
            </w:r>
          </w:p>
          <w:p w14:paraId="6FAC3F5E" w14:textId="77777777" w:rsidR="002A0317" w:rsidRPr="00D3529E" w:rsidRDefault="002A0317" w:rsidP="00B72C8C">
            <w:r w:rsidRPr="00D3529E">
              <w:t>Q</w:t>
            </w:r>
            <w:r w:rsidRPr="00D3529E">
              <w:rPr>
                <w:vertAlign w:val="subscript"/>
              </w:rPr>
              <w:t>o1</w:t>
            </w:r>
            <w:r w:rsidRPr="00D3529E">
              <w:t xml:space="preserve">= 300 </w:t>
            </w:r>
            <w:proofErr w:type="spellStart"/>
            <w:r w:rsidRPr="00D3529E">
              <w:t>and</w:t>
            </w:r>
            <w:proofErr w:type="spellEnd"/>
            <w:r w:rsidRPr="00D3529E">
              <w:t xml:space="preserve"> 200 µL/h</w:t>
            </w:r>
          </w:p>
          <w:p w14:paraId="3E07F228" w14:textId="77777777" w:rsidR="002A0317" w:rsidRPr="0009652B" w:rsidRDefault="002A0317" w:rsidP="00B72C8C">
            <w:r w:rsidRPr="0009652B">
              <w:t>Q</w:t>
            </w:r>
            <w:r w:rsidRPr="0009652B">
              <w:rPr>
                <w:vertAlign w:val="subscript"/>
              </w:rPr>
              <w:t>o2</w:t>
            </w:r>
            <w:r w:rsidRPr="0009652B">
              <w:t>= 500</w:t>
            </w:r>
            <w:r>
              <w:t>-</w:t>
            </w:r>
            <w:r w:rsidRPr="0009652B">
              <w:t>800 µL/h</w:t>
            </w:r>
          </w:p>
        </w:tc>
        <w:tc>
          <w:tcPr>
            <w:tcW w:w="4500" w:type="dxa"/>
          </w:tcPr>
          <w:p w14:paraId="51E1CFDB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4799A6E8" wp14:editId="6CA4EF0A">
                  <wp:extent cx="2800350" cy="701950"/>
                  <wp:effectExtent l="0" t="0" r="0" b="0"/>
                  <wp:docPr id="35" name="Picture 2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Picture 2" descr="Diagrama&#10;&#10;Descrição gerada automaticamente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9505" cy="7117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"/>
            <w:id w:val="-362981612"/>
            <w:placeholder>
              <w:docPart w:val="7F20B22CF55E44CAB1092009AE2F3894"/>
            </w:placeholder>
          </w:sdtPr>
          <w:sdtContent>
            <w:tc>
              <w:tcPr>
                <w:tcW w:w="1440" w:type="dxa"/>
              </w:tcPr>
              <w:p w14:paraId="5EEFF0E7" w14:textId="77777777" w:rsidR="002A0317" w:rsidRDefault="002A0317" w:rsidP="00B72C8C">
                <w:pPr>
                  <w:jc w:val="center"/>
                  <w:rPr>
                    <w:color w:val="000000"/>
                  </w:rPr>
                </w:pPr>
                <w:r w:rsidRPr="00560DA4">
                  <w:rPr>
                    <w:color w:val="000000"/>
                  </w:rPr>
                  <w:t>(Cai et al., 2019)</w:t>
                </w:r>
              </w:p>
            </w:tc>
          </w:sdtContent>
        </w:sdt>
      </w:tr>
      <w:tr w:rsidR="002A0317" w:rsidRPr="005F69C7" w14:paraId="537EF05B" w14:textId="77777777" w:rsidTr="00B72C8C">
        <w:trPr>
          <w:trHeight w:val="256"/>
          <w:jc w:val="center"/>
        </w:trPr>
        <w:tc>
          <w:tcPr>
            <w:tcW w:w="1530" w:type="dxa"/>
            <w:vMerge/>
          </w:tcPr>
          <w:p w14:paraId="4965A3F4" w14:textId="77777777" w:rsidR="002A0317" w:rsidRPr="00ED0E9B" w:rsidRDefault="002A0317" w:rsidP="00B72C8C"/>
        </w:tc>
        <w:tc>
          <w:tcPr>
            <w:tcW w:w="1800" w:type="dxa"/>
          </w:tcPr>
          <w:p w14:paraId="5B4FA5AD" w14:textId="77777777" w:rsidR="002A0317" w:rsidRPr="00ED0E9B" w:rsidRDefault="002A0317" w:rsidP="00B72C8C">
            <w:proofErr w:type="spellStart"/>
            <w:r w:rsidRPr="0009652B">
              <w:rPr>
                <w:i/>
                <w:iCs/>
              </w:rPr>
              <w:t>Outer</w:t>
            </w:r>
            <w:proofErr w:type="spellEnd"/>
            <w:r w:rsidRPr="0009652B">
              <w:rPr>
                <w:i/>
                <w:iCs/>
              </w:rPr>
              <w:t xml:space="preserve"> </w:t>
            </w:r>
            <w:proofErr w:type="spellStart"/>
            <w:r w:rsidRPr="0009652B">
              <w:rPr>
                <w:i/>
                <w:iCs/>
              </w:rPr>
              <w:t>phase</w:t>
            </w:r>
            <w:proofErr w:type="spellEnd"/>
            <w:r w:rsidRPr="0009652B">
              <w:rPr>
                <w:i/>
                <w:iCs/>
              </w:rPr>
              <w:t>:</w:t>
            </w:r>
            <w:r w:rsidRPr="00ED0E9B">
              <w:t xml:space="preserve"> </w:t>
            </w:r>
            <w:proofErr w:type="spellStart"/>
            <w:r w:rsidRPr="00ED0E9B">
              <w:t>dimethicone</w:t>
            </w:r>
            <w:proofErr w:type="spellEnd"/>
          </w:p>
        </w:tc>
        <w:tc>
          <w:tcPr>
            <w:tcW w:w="1890" w:type="dxa"/>
          </w:tcPr>
          <w:p w14:paraId="1993B61E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silicone oil.</w:t>
            </w:r>
          </w:p>
          <w:p w14:paraId="52BE4F53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:</w:t>
            </w:r>
            <w:r w:rsidRPr="002A0317">
              <w:rPr>
                <w:lang w:val="en-US"/>
              </w:rPr>
              <w:t xml:space="preserve"> surfactant</w:t>
            </w:r>
          </w:p>
        </w:tc>
        <w:tc>
          <w:tcPr>
            <w:tcW w:w="1800" w:type="dxa"/>
          </w:tcPr>
          <w:p w14:paraId="69F6065B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VA (2 % w/w) in the middle phase</w:t>
            </w:r>
          </w:p>
        </w:tc>
        <w:tc>
          <w:tcPr>
            <w:tcW w:w="1800" w:type="dxa"/>
          </w:tcPr>
          <w:p w14:paraId="1E5EBDC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hotosensitive resin Gr and HIT</w:t>
            </w:r>
          </w:p>
        </w:tc>
        <w:tc>
          <w:tcPr>
            <w:tcW w:w="1710" w:type="dxa"/>
          </w:tcPr>
          <w:p w14:paraId="33A36AA3" w14:textId="77777777" w:rsidR="002A0317" w:rsidRPr="00D3529E" w:rsidRDefault="002A0317" w:rsidP="00B72C8C">
            <w:r w:rsidRPr="00D3529E">
              <w:t>Q</w:t>
            </w:r>
            <w:r w:rsidRPr="00D3529E">
              <w:rPr>
                <w:vertAlign w:val="subscript"/>
              </w:rPr>
              <w:t>i</w:t>
            </w:r>
            <w:r w:rsidRPr="00D3529E">
              <w:t xml:space="preserve">= </w:t>
            </w:r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m</w:t>
            </w:r>
            <w:proofErr w:type="spellEnd"/>
            <w:r w:rsidRPr="00D3529E">
              <w:t xml:space="preserve">= 2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  <w:p w14:paraId="1F3EC5E9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c</w:t>
            </w:r>
            <w:proofErr w:type="spellEnd"/>
            <w:r w:rsidRPr="00D3529E">
              <w:t xml:space="preserve">= 5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</w:tc>
        <w:tc>
          <w:tcPr>
            <w:tcW w:w="4500" w:type="dxa"/>
          </w:tcPr>
          <w:p w14:paraId="463B3530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360824">
              <w:rPr>
                <w:noProof/>
              </w:rPr>
              <w:drawing>
                <wp:inline distT="0" distB="0" distL="0" distR="0" wp14:anchorId="0E734DE5" wp14:editId="787FF605">
                  <wp:extent cx="2720340" cy="1550035"/>
                  <wp:effectExtent l="0" t="0" r="3810" b="0"/>
                  <wp:docPr id="9" name="Picture 9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Diagrama&#10;&#10;Descrição gerada automaticamente"/>
                          <pic:cNvPicPr/>
                        </pic:nvPicPr>
                        <pic:blipFill>
                          <a:blip r:embed="rId3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20340" cy="1550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"/>
            <w:id w:val="1863940167"/>
            <w:placeholder>
              <w:docPart w:val="D47B79DA9AAA4B429D94E3F78A67820B"/>
            </w:placeholder>
          </w:sdtPr>
          <w:sdtContent>
            <w:tc>
              <w:tcPr>
                <w:tcW w:w="1440" w:type="dxa"/>
              </w:tcPr>
              <w:p w14:paraId="68745F75" w14:textId="77777777" w:rsidR="002A0317" w:rsidRPr="002A0317" w:rsidRDefault="002A0317" w:rsidP="00B72C8C">
                <w:pPr>
                  <w:jc w:val="center"/>
                  <w:rPr>
                    <w:lang w:val="en-US"/>
                  </w:rPr>
                </w:pPr>
                <w:r w:rsidRPr="002A0317">
                  <w:rPr>
                    <w:color w:val="000000"/>
                    <w:lang w:val="en-US"/>
                  </w:rPr>
                  <w:t>(J. Zhang, Xu, et al., 2021)</w:t>
                </w:r>
              </w:p>
            </w:tc>
          </w:sdtContent>
        </w:sdt>
      </w:tr>
      <w:tr w:rsidR="002A0317" w:rsidRPr="00ED0E9B" w14:paraId="261DFFD6" w14:textId="77777777" w:rsidTr="00B72C8C">
        <w:trPr>
          <w:trHeight w:val="256"/>
          <w:jc w:val="center"/>
        </w:trPr>
        <w:tc>
          <w:tcPr>
            <w:tcW w:w="1530" w:type="dxa"/>
            <w:vMerge/>
          </w:tcPr>
          <w:p w14:paraId="47D7BFA1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3ADF64E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Outer phase:</w:t>
            </w:r>
            <w:r w:rsidRPr="002A0317">
              <w:rPr>
                <w:lang w:val="en-US"/>
              </w:rPr>
              <w:t xml:space="preserve"> sunflower oil and glacial acetic acid (0.1% w/w)</w:t>
            </w:r>
          </w:p>
        </w:tc>
        <w:tc>
          <w:tcPr>
            <w:tcW w:w="1890" w:type="dxa"/>
          </w:tcPr>
          <w:p w14:paraId="272E8421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O/W emulsion prepared by ultrasound: Na-alginate (1% (w/w)) and CaCO</w:t>
            </w:r>
            <w:r w:rsidRPr="002A0317">
              <w:rPr>
                <w:vertAlign w:val="subscript"/>
                <w:lang w:val="en-US"/>
              </w:rPr>
              <w:t>3</w:t>
            </w:r>
            <w:r w:rsidRPr="002A0317">
              <w:rPr>
                <w:lang w:val="en-US"/>
              </w:rPr>
              <w:t xml:space="preserve"> (0.1825 g/g of Na-alginate), cellulose nanocrystal and sunflower oil</w:t>
            </w:r>
          </w:p>
        </w:tc>
        <w:tc>
          <w:tcPr>
            <w:tcW w:w="1800" w:type="dxa"/>
          </w:tcPr>
          <w:p w14:paraId="3E8F9EC9" w14:textId="77777777" w:rsidR="002A0317" w:rsidRPr="00ED0E9B" w:rsidRDefault="002A0317" w:rsidP="00B72C8C">
            <w:r w:rsidRPr="00ED0E9B">
              <w:t xml:space="preserve">PGPR </w:t>
            </w:r>
            <w:r>
              <w:t>(</w:t>
            </w:r>
            <w:r w:rsidRPr="00ED0E9B">
              <w:t xml:space="preserve">4 </w:t>
            </w:r>
            <w:proofErr w:type="spellStart"/>
            <w:r w:rsidRPr="00ED0E9B">
              <w:t>wt</w:t>
            </w:r>
            <w:proofErr w:type="spellEnd"/>
            <w:r>
              <w:t>%)</w:t>
            </w:r>
          </w:p>
        </w:tc>
        <w:tc>
          <w:tcPr>
            <w:tcW w:w="1800" w:type="dxa"/>
          </w:tcPr>
          <w:p w14:paraId="26CB52B9" w14:textId="77777777" w:rsidR="002A0317" w:rsidRPr="00ED0E9B" w:rsidRDefault="002A0317" w:rsidP="00B72C8C">
            <w:r w:rsidRPr="00ED0E9B">
              <w:t xml:space="preserve">Glass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6131448B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c</w:t>
            </w:r>
            <w:proofErr w:type="spellEnd"/>
            <w:r w:rsidRPr="00D3529E">
              <w:t>= 3000 - 15000 µL/h.</w:t>
            </w:r>
          </w:p>
          <w:p w14:paraId="3A1F7152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d</w:t>
            </w:r>
            <w:proofErr w:type="spellEnd"/>
            <w:r w:rsidRPr="00D3529E">
              <w:t>= 600-3000 µL/h</w:t>
            </w:r>
          </w:p>
        </w:tc>
        <w:tc>
          <w:tcPr>
            <w:tcW w:w="4500" w:type="dxa"/>
          </w:tcPr>
          <w:p w14:paraId="634B350C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600E27FC" wp14:editId="1A20C64A">
                  <wp:extent cx="2148205" cy="758825"/>
                  <wp:effectExtent l="0" t="0" r="4445" b="3175"/>
                  <wp:docPr id="26" name="Picture 26" descr="Diagrama, Desenho técnico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Picture 26" descr="Diagrama, Desenho técnico&#10;&#10;Descrição gerada automaticamente"/>
                          <pic:cNvPicPr/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8205" cy="758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"/>
            <w:id w:val="1466778941"/>
            <w:placeholder>
              <w:docPart w:val="EE3849E4B1384EC781DBDB1D46FA1801"/>
            </w:placeholder>
          </w:sdtPr>
          <w:sdtContent>
            <w:tc>
              <w:tcPr>
                <w:tcW w:w="1440" w:type="dxa"/>
              </w:tcPr>
              <w:p w14:paraId="573EFA87" w14:textId="77777777" w:rsidR="002A0317" w:rsidRPr="00ED0E9B" w:rsidRDefault="002A0317" w:rsidP="00B72C8C">
                <w:pPr>
                  <w:jc w:val="center"/>
                </w:pPr>
                <w:r w:rsidRPr="00560DA4">
                  <w:rPr>
                    <w:color w:val="000000"/>
                  </w:rPr>
                  <w:t>(Dias Meirelles et al., 2022)</w:t>
                </w:r>
              </w:p>
            </w:tc>
          </w:sdtContent>
        </w:sdt>
      </w:tr>
      <w:tr w:rsidR="002A0317" w:rsidRPr="00ED0E9B" w14:paraId="3872792D" w14:textId="77777777" w:rsidTr="00B72C8C">
        <w:trPr>
          <w:trHeight w:val="256"/>
          <w:jc w:val="center"/>
        </w:trPr>
        <w:tc>
          <w:tcPr>
            <w:tcW w:w="1530" w:type="dxa"/>
            <w:vMerge/>
          </w:tcPr>
          <w:p w14:paraId="67EC72B5" w14:textId="77777777" w:rsidR="002A0317" w:rsidRPr="00ED0E9B" w:rsidRDefault="002A0317" w:rsidP="00B72C8C"/>
        </w:tc>
        <w:tc>
          <w:tcPr>
            <w:tcW w:w="1800" w:type="dxa"/>
          </w:tcPr>
          <w:p w14:paraId="74F96BE8" w14:textId="77777777" w:rsidR="002A0317" w:rsidRPr="000C22DC" w:rsidRDefault="002A0317" w:rsidP="00B72C8C">
            <w:proofErr w:type="spellStart"/>
            <w:r w:rsidRPr="0009652B">
              <w:rPr>
                <w:i/>
                <w:iCs/>
              </w:rPr>
              <w:t>Outer</w:t>
            </w:r>
            <w:proofErr w:type="spellEnd"/>
            <w:r w:rsidRPr="0009652B">
              <w:rPr>
                <w:i/>
                <w:iCs/>
              </w:rPr>
              <w:t xml:space="preserve"> </w:t>
            </w:r>
            <w:proofErr w:type="spellStart"/>
            <w:r w:rsidRPr="0009652B">
              <w:rPr>
                <w:i/>
                <w:iCs/>
              </w:rPr>
              <w:t>phase</w:t>
            </w:r>
            <w:proofErr w:type="spellEnd"/>
            <w:r w:rsidRPr="0009652B">
              <w:rPr>
                <w:i/>
                <w:iCs/>
              </w:rPr>
              <w:t>:</w:t>
            </w:r>
            <w:r w:rsidRPr="000C22DC">
              <w:t xml:space="preserve"> silicone </w:t>
            </w:r>
            <w:proofErr w:type="spellStart"/>
            <w:r w:rsidRPr="000C22DC">
              <w:t>oil</w:t>
            </w:r>
            <w:proofErr w:type="spellEnd"/>
          </w:p>
        </w:tc>
        <w:tc>
          <w:tcPr>
            <w:tcW w:w="1890" w:type="dxa"/>
          </w:tcPr>
          <w:p w14:paraId="1FADA18A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silicone oil.</w:t>
            </w:r>
          </w:p>
          <w:p w14:paraId="631AE128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:</w:t>
            </w:r>
            <w:r w:rsidRPr="002A0317">
              <w:rPr>
                <w:lang w:val="en-US"/>
              </w:rPr>
              <w:t xml:space="preserve"> glycerol (25% (w/w))</w:t>
            </w:r>
          </w:p>
        </w:tc>
        <w:tc>
          <w:tcPr>
            <w:tcW w:w="1800" w:type="dxa"/>
          </w:tcPr>
          <w:p w14:paraId="193C93F3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pan 80 (0.25% w/w) in the inner phase.</w:t>
            </w:r>
          </w:p>
          <w:p w14:paraId="440491A4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VA (10 % w/w) and in the middle phase.</w:t>
            </w:r>
          </w:p>
          <w:p w14:paraId="7E541B8A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Span 80 (2.5% w/w) in the outer phase</w:t>
            </w:r>
          </w:p>
        </w:tc>
        <w:tc>
          <w:tcPr>
            <w:tcW w:w="1800" w:type="dxa"/>
          </w:tcPr>
          <w:p w14:paraId="7BB16A9A" w14:textId="77777777" w:rsidR="002A0317" w:rsidRPr="00ED0E9B" w:rsidRDefault="002A0317" w:rsidP="00B72C8C">
            <w:r w:rsidRPr="00ED0E9B">
              <w:t>PDMS</w:t>
            </w:r>
            <w:r>
              <w:t xml:space="preserve">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60537E52" w14:textId="77777777" w:rsidR="002A0317" w:rsidRPr="00D3529E" w:rsidRDefault="002A0317" w:rsidP="00B72C8C">
            <w:r w:rsidRPr="00D3529E">
              <w:t>Q</w:t>
            </w:r>
            <w:r w:rsidRPr="00D3529E">
              <w:rPr>
                <w:vertAlign w:val="subscript"/>
              </w:rPr>
              <w:t>i</w:t>
            </w:r>
            <w:r w:rsidRPr="00D3529E">
              <w:t>= 50 µL/h.</w:t>
            </w:r>
          </w:p>
          <w:p w14:paraId="7E21EAAC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m</w:t>
            </w:r>
            <w:proofErr w:type="spellEnd"/>
            <w:r w:rsidRPr="00D3529E">
              <w:t>= 500 µL/h</w:t>
            </w:r>
          </w:p>
          <w:p w14:paraId="7634D559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o</w:t>
            </w:r>
            <w:proofErr w:type="spellEnd"/>
            <w:r w:rsidRPr="00D3529E">
              <w:t>= 20,000 - 100,000 µL/h</w:t>
            </w:r>
          </w:p>
        </w:tc>
        <w:tc>
          <w:tcPr>
            <w:tcW w:w="4500" w:type="dxa"/>
          </w:tcPr>
          <w:p w14:paraId="63E9A3C0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7663D341" wp14:editId="6EAC64AA">
                  <wp:extent cx="2148205" cy="1082040"/>
                  <wp:effectExtent l="0" t="0" r="4445" b="3810"/>
                  <wp:docPr id="27" name="Picture 27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Picture 27" descr="Diagrama&#10;&#10;Descrição gerada automaticamente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8205" cy="10820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"/>
            <w:id w:val="1210299990"/>
            <w:placeholder>
              <w:docPart w:val="7DCF49F7349C472494B6412E3D9FDA74"/>
            </w:placeholder>
          </w:sdtPr>
          <w:sdtContent>
            <w:tc>
              <w:tcPr>
                <w:tcW w:w="1440" w:type="dxa"/>
              </w:tcPr>
              <w:p w14:paraId="153BF6A9" w14:textId="77777777" w:rsidR="002A0317" w:rsidRPr="00ED0E9B" w:rsidRDefault="002A0317" w:rsidP="00B72C8C">
                <w:pPr>
                  <w:jc w:val="center"/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Sattari</w:t>
                </w:r>
                <w:proofErr w:type="spellEnd"/>
                <w:r w:rsidRPr="00560DA4">
                  <w:rPr>
                    <w:color w:val="000000"/>
                  </w:rPr>
                  <w:t xml:space="preserve"> et al., 2021)</w:t>
                </w:r>
              </w:p>
            </w:tc>
          </w:sdtContent>
        </w:sdt>
      </w:tr>
      <w:tr w:rsidR="002A0317" w:rsidRPr="00ED0E9B" w14:paraId="0BDF0D13" w14:textId="77777777" w:rsidTr="00B72C8C">
        <w:trPr>
          <w:trHeight w:val="256"/>
          <w:jc w:val="center"/>
        </w:trPr>
        <w:tc>
          <w:tcPr>
            <w:tcW w:w="1530" w:type="dxa"/>
            <w:vMerge/>
          </w:tcPr>
          <w:p w14:paraId="1A9F8DA4" w14:textId="77777777" w:rsidR="002A0317" w:rsidRPr="00ED0E9B" w:rsidRDefault="002A0317" w:rsidP="00B72C8C"/>
        </w:tc>
        <w:tc>
          <w:tcPr>
            <w:tcW w:w="1800" w:type="dxa"/>
          </w:tcPr>
          <w:p w14:paraId="76097B55" w14:textId="77777777" w:rsidR="002A0317" w:rsidRPr="00730745" w:rsidRDefault="002A0317" w:rsidP="00B72C8C">
            <w:proofErr w:type="spellStart"/>
            <w:r w:rsidRPr="0009652B">
              <w:rPr>
                <w:i/>
                <w:iCs/>
              </w:rPr>
              <w:t>Outer</w:t>
            </w:r>
            <w:proofErr w:type="spellEnd"/>
            <w:r w:rsidRPr="0009652B">
              <w:rPr>
                <w:i/>
                <w:iCs/>
              </w:rPr>
              <w:t xml:space="preserve"> </w:t>
            </w:r>
            <w:proofErr w:type="spellStart"/>
            <w:r w:rsidRPr="0009652B">
              <w:rPr>
                <w:i/>
                <w:iCs/>
              </w:rPr>
              <w:t>phase</w:t>
            </w:r>
            <w:proofErr w:type="spellEnd"/>
            <w:r w:rsidRPr="0009652B">
              <w:rPr>
                <w:i/>
                <w:iCs/>
              </w:rPr>
              <w:t>:</w:t>
            </w:r>
            <w:r w:rsidRPr="00730745">
              <w:t xml:space="preserve"> </w:t>
            </w:r>
            <w:proofErr w:type="spellStart"/>
            <w:r w:rsidRPr="00730745">
              <w:t>orange</w:t>
            </w:r>
            <w:proofErr w:type="spellEnd"/>
            <w:r w:rsidRPr="00730745">
              <w:t xml:space="preserve"> </w:t>
            </w:r>
            <w:proofErr w:type="spellStart"/>
            <w:r w:rsidRPr="00730745">
              <w:t>oil</w:t>
            </w:r>
            <w:proofErr w:type="spellEnd"/>
          </w:p>
        </w:tc>
        <w:tc>
          <w:tcPr>
            <w:tcW w:w="1890" w:type="dxa"/>
          </w:tcPr>
          <w:p w14:paraId="64CD52E7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Inner phase:</w:t>
            </w:r>
            <w:r w:rsidRPr="002A0317">
              <w:rPr>
                <w:lang w:val="en-US"/>
              </w:rPr>
              <w:t xml:space="preserve"> middle chain triglyceride (MCT).</w:t>
            </w:r>
          </w:p>
          <w:p w14:paraId="33F25ED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i/>
                <w:iCs/>
                <w:lang w:val="en-US"/>
              </w:rPr>
              <w:t>Middle phase:</w:t>
            </w:r>
            <w:r w:rsidRPr="002A0317">
              <w:rPr>
                <w:lang w:val="en-US"/>
              </w:rPr>
              <w:t xml:space="preserve"> PVA (1% w/v) in water</w:t>
            </w:r>
          </w:p>
          <w:p w14:paraId="742CCEF8" w14:textId="77777777" w:rsidR="002A0317" w:rsidRPr="002A0317" w:rsidRDefault="002A0317" w:rsidP="00B72C8C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760CE5C5" w14:textId="77777777" w:rsidR="002A0317" w:rsidRPr="002A0317" w:rsidRDefault="002A0317" w:rsidP="00B72C8C">
            <w:pPr>
              <w:rPr>
                <w:lang w:val="en-US"/>
              </w:rPr>
            </w:pPr>
            <w:r w:rsidRPr="002A0317">
              <w:rPr>
                <w:lang w:val="en-US"/>
              </w:rPr>
              <w:t>PVA in water and PGPR in MCT</w:t>
            </w:r>
          </w:p>
        </w:tc>
        <w:tc>
          <w:tcPr>
            <w:tcW w:w="1800" w:type="dxa"/>
          </w:tcPr>
          <w:p w14:paraId="67D7A323" w14:textId="77777777" w:rsidR="002A0317" w:rsidRPr="00ED0E9B" w:rsidRDefault="002A0317" w:rsidP="00B72C8C">
            <w:r w:rsidRPr="00ED0E9B">
              <w:t xml:space="preserve">Glass </w:t>
            </w:r>
            <w:proofErr w:type="spellStart"/>
            <w:r w:rsidRPr="00ED0E9B">
              <w:t>microfluidic</w:t>
            </w:r>
            <w:proofErr w:type="spellEnd"/>
            <w:r w:rsidRPr="00ED0E9B">
              <w:t xml:space="preserve"> device</w:t>
            </w:r>
          </w:p>
        </w:tc>
        <w:tc>
          <w:tcPr>
            <w:tcW w:w="1710" w:type="dxa"/>
          </w:tcPr>
          <w:p w14:paraId="569A5732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o</w:t>
            </w:r>
            <w:proofErr w:type="spellEnd"/>
            <w:r w:rsidRPr="00D3529E">
              <w:t xml:space="preserve">=50-400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  <w:p w14:paraId="7A0FFF10" w14:textId="77777777" w:rsidR="002A0317" w:rsidRPr="00D3529E" w:rsidRDefault="002A0317" w:rsidP="00B72C8C">
            <w:proofErr w:type="spellStart"/>
            <w:r w:rsidRPr="00D3529E">
              <w:t>Q</w:t>
            </w:r>
            <w:r w:rsidRPr="00D3529E">
              <w:rPr>
                <w:vertAlign w:val="subscript"/>
              </w:rPr>
              <w:t>m</w:t>
            </w:r>
            <w:proofErr w:type="spellEnd"/>
            <w:r w:rsidRPr="00D3529E">
              <w:t xml:space="preserve">= 4-14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  <w:p w14:paraId="52B90A36" w14:textId="77777777" w:rsidR="002A0317" w:rsidRPr="00D3529E" w:rsidRDefault="002A0317" w:rsidP="00B72C8C">
            <w:r w:rsidRPr="00D3529E">
              <w:t>Q</w:t>
            </w:r>
            <w:r w:rsidRPr="00D3529E">
              <w:rPr>
                <w:vertAlign w:val="subscript"/>
              </w:rPr>
              <w:t>i</w:t>
            </w:r>
            <w:r w:rsidRPr="00D3529E">
              <w:t xml:space="preserve">=1-5 </w:t>
            </w:r>
            <w:proofErr w:type="spellStart"/>
            <w:r w:rsidRPr="00D3529E">
              <w:t>mL</w:t>
            </w:r>
            <w:proofErr w:type="spellEnd"/>
            <w:r w:rsidRPr="00D3529E">
              <w:t>/h</w:t>
            </w:r>
          </w:p>
          <w:p w14:paraId="1FC9AE22" w14:textId="77777777" w:rsidR="002A0317" w:rsidRPr="00D3529E" w:rsidRDefault="002A0317" w:rsidP="00B72C8C"/>
        </w:tc>
        <w:tc>
          <w:tcPr>
            <w:tcW w:w="4500" w:type="dxa"/>
          </w:tcPr>
          <w:p w14:paraId="172A1323" w14:textId="77777777" w:rsidR="002A0317" w:rsidRPr="00ED0E9B" w:rsidRDefault="002A0317" w:rsidP="00B72C8C">
            <w:pPr>
              <w:jc w:val="center"/>
              <w:rPr>
                <w:noProof/>
              </w:rPr>
            </w:pPr>
            <w:r w:rsidRPr="00ED0E9B">
              <w:rPr>
                <w:noProof/>
              </w:rPr>
              <w:drawing>
                <wp:inline distT="0" distB="0" distL="0" distR="0" wp14:anchorId="669EB7EE" wp14:editId="72030E22">
                  <wp:extent cx="2242498" cy="1150747"/>
                  <wp:effectExtent l="0" t="0" r="5715" b="5080"/>
                  <wp:docPr id="36" name="Picture 10" descr="Dia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" name="Picture 10" descr="Diagrama&#10;&#10;Descrição gerada automaticamente"/>
                          <pic:cNvPicPr/>
                        </pic:nvPicPr>
                        <pic:blipFill>
                          <a:blip r:embed="rId3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79995" cy="11699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sdt>
          <w:sdtPr>
            <w:rPr>
              <w:color w:val="000000"/>
            </w:rPr>
            <w:tag w:val="MENDELEY_CITATION_v3_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"/>
            <w:id w:val="989441631"/>
            <w:placeholder>
              <w:docPart w:val="2AFBCE86EE47427492F41C6E50936391"/>
            </w:placeholder>
          </w:sdtPr>
          <w:sdtContent>
            <w:tc>
              <w:tcPr>
                <w:tcW w:w="1440" w:type="dxa"/>
              </w:tcPr>
              <w:p w14:paraId="442CF5D0" w14:textId="77777777" w:rsidR="002A0317" w:rsidRPr="00ED0E9B" w:rsidRDefault="002A0317" w:rsidP="00B72C8C">
                <w:pPr>
                  <w:jc w:val="center"/>
                </w:pPr>
                <w:r w:rsidRPr="00560DA4">
                  <w:rPr>
                    <w:color w:val="000000"/>
                  </w:rPr>
                  <w:t>(</w:t>
                </w:r>
                <w:proofErr w:type="spellStart"/>
                <w:r w:rsidRPr="00560DA4">
                  <w:rPr>
                    <w:color w:val="000000"/>
                  </w:rPr>
                  <w:t>Leister</w:t>
                </w:r>
                <w:proofErr w:type="spellEnd"/>
                <w:r w:rsidRPr="00560DA4">
                  <w:rPr>
                    <w:color w:val="000000"/>
                  </w:rPr>
                  <w:t xml:space="preserve"> et al., 2022)</w:t>
                </w:r>
              </w:p>
            </w:tc>
          </w:sdtContent>
        </w:sdt>
      </w:tr>
    </w:tbl>
    <w:p w14:paraId="07054395" w14:textId="77777777" w:rsidR="002A0317" w:rsidRPr="00844C09" w:rsidRDefault="002A0317" w:rsidP="002A0317">
      <w:r w:rsidRPr="00844C09">
        <w:rPr>
          <w:color w:val="000000"/>
        </w:rPr>
        <w:t>*</w:t>
      </w:r>
      <w:r w:rsidRPr="00844C09">
        <w:t xml:space="preserve"> PVA: </w:t>
      </w:r>
      <w:proofErr w:type="spellStart"/>
      <w:r>
        <w:t>p</w:t>
      </w:r>
      <w:r w:rsidRPr="00844C09">
        <w:t>olyvinyl</w:t>
      </w:r>
      <w:proofErr w:type="spellEnd"/>
      <w:r w:rsidRPr="00844C09">
        <w:t xml:space="preserve"> </w:t>
      </w:r>
      <w:proofErr w:type="spellStart"/>
      <w:r w:rsidRPr="00844C09">
        <w:t>alcohol</w:t>
      </w:r>
      <w:proofErr w:type="spellEnd"/>
      <w:r w:rsidRPr="00844C09">
        <w:t xml:space="preserve">; PGPR: </w:t>
      </w:r>
      <w:proofErr w:type="spellStart"/>
      <w:r>
        <w:t>p</w:t>
      </w:r>
      <w:r w:rsidRPr="00844C09">
        <w:t>olyglycerol</w:t>
      </w:r>
      <w:proofErr w:type="spellEnd"/>
      <w:r w:rsidRPr="00844C09">
        <w:t xml:space="preserve"> </w:t>
      </w:r>
      <w:proofErr w:type="spellStart"/>
      <w:r w:rsidRPr="00844C09">
        <w:t>polyricinoleate</w:t>
      </w:r>
      <w:proofErr w:type="spellEnd"/>
      <w:r w:rsidRPr="00844C09">
        <w:t xml:space="preserve">; </w:t>
      </w:r>
      <w:proofErr w:type="spellStart"/>
      <w:r w:rsidRPr="00844C09">
        <w:t>Span</w:t>
      </w:r>
      <w:proofErr w:type="spellEnd"/>
      <w:r w:rsidRPr="00844C09">
        <w:t xml:space="preserve"> 20: </w:t>
      </w:r>
      <w:proofErr w:type="spellStart"/>
      <w:r>
        <w:t>s</w:t>
      </w:r>
      <w:r w:rsidRPr="00844C09">
        <w:t>orbitan</w:t>
      </w:r>
      <w:proofErr w:type="spellEnd"/>
      <w:r w:rsidRPr="00844C09">
        <w:t xml:space="preserve"> </w:t>
      </w:r>
      <w:proofErr w:type="spellStart"/>
      <w:r w:rsidRPr="00844C09">
        <w:t>monooleate</w:t>
      </w:r>
      <w:proofErr w:type="spellEnd"/>
      <w:r w:rsidRPr="00844C09">
        <w:t xml:space="preserve">; PDMS: </w:t>
      </w:r>
      <w:proofErr w:type="spellStart"/>
      <w:r>
        <w:t>p</w:t>
      </w:r>
      <w:r w:rsidRPr="00844C09">
        <w:t>olydimethylsiloxane</w:t>
      </w:r>
      <w:proofErr w:type="spellEnd"/>
      <w:r>
        <w:t>.</w:t>
      </w:r>
    </w:p>
    <w:p w14:paraId="5ADFD10C" w14:textId="77777777" w:rsidR="002A0317" w:rsidRPr="002A0317" w:rsidRDefault="002A0317" w:rsidP="0043561E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sectPr w:rsidR="002A0317" w:rsidRPr="002A0317" w:rsidSect="00841F32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9D32B6"/>
    <w:multiLevelType w:val="multilevel"/>
    <w:tmpl w:val="456A57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5867596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M3NrY0NDQ0NjY0NbRQ0lEKTi0uzszPAymwqAUAIFnwuiwAAAA="/>
  </w:docVars>
  <w:rsids>
    <w:rsidRoot w:val="00946F67"/>
    <w:rsid w:val="00011BE9"/>
    <w:rsid w:val="00025703"/>
    <w:rsid w:val="00036ACD"/>
    <w:rsid w:val="00053F6D"/>
    <w:rsid w:val="000D19F5"/>
    <w:rsid w:val="00131512"/>
    <w:rsid w:val="001771D1"/>
    <w:rsid w:val="00183707"/>
    <w:rsid w:val="0018464B"/>
    <w:rsid w:val="00191632"/>
    <w:rsid w:val="001B2521"/>
    <w:rsid w:val="001C41F3"/>
    <w:rsid w:val="001F471E"/>
    <w:rsid w:val="00212F16"/>
    <w:rsid w:val="002208FF"/>
    <w:rsid w:val="002A0317"/>
    <w:rsid w:val="002B38FD"/>
    <w:rsid w:val="0035246D"/>
    <w:rsid w:val="0036533C"/>
    <w:rsid w:val="003900DC"/>
    <w:rsid w:val="003F2626"/>
    <w:rsid w:val="00411D3F"/>
    <w:rsid w:val="0043561E"/>
    <w:rsid w:val="00454827"/>
    <w:rsid w:val="0046150E"/>
    <w:rsid w:val="00472D17"/>
    <w:rsid w:val="004B40D4"/>
    <w:rsid w:val="004B4699"/>
    <w:rsid w:val="00520081"/>
    <w:rsid w:val="0055343A"/>
    <w:rsid w:val="00561FB0"/>
    <w:rsid w:val="00570623"/>
    <w:rsid w:val="005F69C7"/>
    <w:rsid w:val="00617396"/>
    <w:rsid w:val="00630571"/>
    <w:rsid w:val="00651D2A"/>
    <w:rsid w:val="00657CB2"/>
    <w:rsid w:val="006A1D20"/>
    <w:rsid w:val="006B2EB4"/>
    <w:rsid w:val="00702DF2"/>
    <w:rsid w:val="00710A68"/>
    <w:rsid w:val="007606EF"/>
    <w:rsid w:val="00784CA5"/>
    <w:rsid w:val="00786497"/>
    <w:rsid w:val="007B3147"/>
    <w:rsid w:val="007D24B5"/>
    <w:rsid w:val="008259AD"/>
    <w:rsid w:val="00841F32"/>
    <w:rsid w:val="00851B61"/>
    <w:rsid w:val="008A4A81"/>
    <w:rsid w:val="0093599E"/>
    <w:rsid w:val="0094657A"/>
    <w:rsid w:val="00946F67"/>
    <w:rsid w:val="009639B2"/>
    <w:rsid w:val="00983CAA"/>
    <w:rsid w:val="009D27BE"/>
    <w:rsid w:val="00A41D45"/>
    <w:rsid w:val="00A563DC"/>
    <w:rsid w:val="00A9082B"/>
    <w:rsid w:val="00AA670C"/>
    <w:rsid w:val="00B4505D"/>
    <w:rsid w:val="00B71576"/>
    <w:rsid w:val="00B76B1D"/>
    <w:rsid w:val="00B81853"/>
    <w:rsid w:val="00B86D2A"/>
    <w:rsid w:val="00D04F66"/>
    <w:rsid w:val="00D0700C"/>
    <w:rsid w:val="00D41B52"/>
    <w:rsid w:val="00D63B14"/>
    <w:rsid w:val="00D7521A"/>
    <w:rsid w:val="00D96DDF"/>
    <w:rsid w:val="00DC486E"/>
    <w:rsid w:val="00DE0081"/>
    <w:rsid w:val="00E02E2D"/>
    <w:rsid w:val="00E11BDE"/>
    <w:rsid w:val="00E663DC"/>
    <w:rsid w:val="00E669FC"/>
    <w:rsid w:val="00E912E2"/>
    <w:rsid w:val="00EE5460"/>
    <w:rsid w:val="00EE5724"/>
    <w:rsid w:val="00F80F21"/>
    <w:rsid w:val="00F82243"/>
    <w:rsid w:val="00FC0B53"/>
    <w:rsid w:val="00FC5E70"/>
    <w:rsid w:val="00FD4F0B"/>
    <w:rsid w:val="00FE0B61"/>
    <w:rsid w:val="00FE66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4995BE"/>
  <w15:chartTrackingRefBased/>
  <w15:docId w15:val="{EF5ABE4C-80F3-4DC8-9DB1-5776A55B68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6F67"/>
  </w:style>
  <w:style w:type="paragraph" w:styleId="Ttulo1">
    <w:name w:val="heading 1"/>
    <w:basedOn w:val="Normal"/>
    <w:link w:val="Ttulo1Char"/>
    <w:uiPriority w:val="9"/>
    <w:qFormat/>
    <w:rsid w:val="00946F6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946F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1Char">
    <w:name w:val="Título 1 Char"/>
    <w:basedOn w:val="Fontepargpadro"/>
    <w:link w:val="Ttulo1"/>
    <w:uiPriority w:val="9"/>
    <w:rsid w:val="00946F67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styleId="Hyperlink">
    <w:name w:val="Hyperlink"/>
    <w:basedOn w:val="Fontepargpadro"/>
    <w:uiPriority w:val="99"/>
    <w:unhideWhenUsed/>
    <w:rsid w:val="00FE0B61"/>
    <w:rPr>
      <w:color w:val="0563C1" w:themeColor="hyperlink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FE0B61"/>
    <w:rPr>
      <w:color w:val="605E5C"/>
      <w:shd w:val="clear" w:color="auto" w:fill="E1DFDD"/>
    </w:rPr>
  </w:style>
  <w:style w:type="paragraph" w:styleId="Legenda">
    <w:name w:val="caption"/>
    <w:basedOn w:val="Normal"/>
    <w:next w:val="Normal"/>
    <w:uiPriority w:val="35"/>
    <w:unhideWhenUsed/>
    <w:qFormat/>
    <w:rsid w:val="00E669F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A563DC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A563DC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A563DC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A563DC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A563DC"/>
    <w:rPr>
      <w:b/>
      <w:bCs/>
      <w:sz w:val="20"/>
      <w:szCs w:val="20"/>
    </w:rPr>
  </w:style>
  <w:style w:type="paragraph" w:styleId="PargrafodaLista">
    <w:name w:val="List Paragraph"/>
    <w:basedOn w:val="Normal"/>
    <w:uiPriority w:val="34"/>
    <w:qFormat/>
    <w:rsid w:val="0043561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51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74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3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27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91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313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105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52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8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391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440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6018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041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0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15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64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86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2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9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22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143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6176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132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289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85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361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487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37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7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07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0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91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7423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4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980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816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9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17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3840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598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0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23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068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729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769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48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606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403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499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94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753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972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76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907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28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78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1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image" Target="media/image13.jpg"/><Relationship Id="rId26" Type="http://schemas.openxmlformats.org/officeDocument/2006/relationships/image" Target="media/image21.png"/><Relationship Id="rId39" Type="http://schemas.openxmlformats.org/officeDocument/2006/relationships/fontTable" Target="fontTable.xml"/><Relationship Id="rId21" Type="http://schemas.openxmlformats.org/officeDocument/2006/relationships/image" Target="media/image16.png"/><Relationship Id="rId34" Type="http://schemas.openxmlformats.org/officeDocument/2006/relationships/image" Target="media/image29.png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jpeg"/><Relationship Id="rId29" Type="http://schemas.openxmlformats.org/officeDocument/2006/relationships/image" Target="media/image24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37" Type="http://schemas.openxmlformats.org/officeDocument/2006/relationships/image" Target="media/image32.png"/><Relationship Id="rId40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g"/><Relationship Id="rId28" Type="http://schemas.openxmlformats.org/officeDocument/2006/relationships/image" Target="media/image23.png"/><Relationship Id="rId36" Type="http://schemas.openxmlformats.org/officeDocument/2006/relationships/image" Target="media/image31.png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31" Type="http://schemas.openxmlformats.org/officeDocument/2006/relationships/image" Target="media/image26.pn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image" Target="media/image33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196423B0E83487586C686819410AF65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00D62D53-2837-4C94-89E5-5B8A2B3FDE1E}"/>
      </w:docPartPr>
      <w:docPartBody>
        <w:p w:rsidR="00D43CF4" w:rsidRDefault="0095298C" w:rsidP="0095298C">
          <w:pPr>
            <w:pStyle w:val="C196423B0E83487586C686819410AF65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CDDE914051E84E8CBC566ECCDBFB61E3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553539D-3896-43C5-A23D-FB4A465137D4}"/>
      </w:docPartPr>
      <w:docPartBody>
        <w:p w:rsidR="00D43CF4" w:rsidRDefault="0095298C" w:rsidP="0095298C">
          <w:pPr>
            <w:pStyle w:val="CDDE914051E84E8CBC566ECCDBFB61E3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28EA9BBB55294AA89FED63A94606D979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EA61DD6C-5CE2-417A-A46B-CB5716917232}"/>
      </w:docPartPr>
      <w:docPartBody>
        <w:p w:rsidR="00D43CF4" w:rsidRDefault="0095298C" w:rsidP="0095298C">
          <w:pPr>
            <w:pStyle w:val="28EA9BBB55294AA89FED63A94606D979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02064740081341518EE3C6AD9DC705B8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FD6BCDA8-8A67-4635-9F5B-B96C0824E137}"/>
      </w:docPartPr>
      <w:docPartBody>
        <w:p w:rsidR="00D43CF4" w:rsidRDefault="0095298C" w:rsidP="0095298C">
          <w:pPr>
            <w:pStyle w:val="02064740081341518EE3C6AD9DC705B8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15B4FCA3996840E3A479323EC354C196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9CAF23F-396A-45BA-A039-DF562C5F6004}"/>
      </w:docPartPr>
      <w:docPartBody>
        <w:p w:rsidR="00D43CF4" w:rsidRDefault="0095298C" w:rsidP="0095298C">
          <w:pPr>
            <w:pStyle w:val="15B4FCA3996840E3A479323EC354C196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6891049E9B304D10849605C20AA88BE5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BBF8A242-82E8-4F81-B660-A93E0278AE4F}"/>
      </w:docPartPr>
      <w:docPartBody>
        <w:p w:rsidR="00D43CF4" w:rsidRDefault="0095298C" w:rsidP="0095298C">
          <w:pPr>
            <w:pStyle w:val="6891049E9B304D10849605C20AA88BE5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BD244A9F14A64FDAAC7711E98D4AF6B0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0383581D-DC28-4893-928E-A90A6F53FAA6}"/>
      </w:docPartPr>
      <w:docPartBody>
        <w:p w:rsidR="00D43CF4" w:rsidRDefault="0095298C" w:rsidP="0095298C">
          <w:pPr>
            <w:pStyle w:val="BD244A9F14A64FDAAC7711E98D4AF6B0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1A1BD5508B744F0481F5E795B82F9BDD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9CD0B643-DBF1-407D-8843-C63E8AC2EDEB}"/>
      </w:docPartPr>
      <w:docPartBody>
        <w:p w:rsidR="00D43CF4" w:rsidRDefault="0095298C" w:rsidP="0095298C">
          <w:pPr>
            <w:pStyle w:val="1A1BD5508B744F0481F5E795B82F9BDD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B5838A42D0A342419CB61129075A42D7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2BE4CFD-E738-4952-9239-C9B4A20D8EB2}"/>
      </w:docPartPr>
      <w:docPartBody>
        <w:p w:rsidR="00D43CF4" w:rsidRDefault="0095298C" w:rsidP="0095298C">
          <w:pPr>
            <w:pStyle w:val="B5838A42D0A342419CB61129075A42D7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0DE8DEEA87AF4AF5BCFAF13BA83B2E8A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8F472B6F-62FA-47A9-90B3-24334C60B8DF}"/>
      </w:docPartPr>
      <w:docPartBody>
        <w:p w:rsidR="00D43CF4" w:rsidRDefault="0095298C" w:rsidP="0095298C">
          <w:pPr>
            <w:pStyle w:val="0DE8DEEA87AF4AF5BCFAF13BA83B2E8A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8F060381DB324A8387D84FA5230CF4EB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2F36AA8B-DA7D-49B9-8E35-DA2AEE7CC4E3}"/>
      </w:docPartPr>
      <w:docPartBody>
        <w:p w:rsidR="00D43CF4" w:rsidRDefault="0095298C" w:rsidP="0095298C">
          <w:pPr>
            <w:pStyle w:val="8F060381DB324A8387D84FA5230CF4EB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9073EB3E6EE34477875EF0F49FBBCC71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B46BD721-7AFD-4DD0-B1B3-F481B7B9D52E}"/>
      </w:docPartPr>
      <w:docPartBody>
        <w:p w:rsidR="00D43CF4" w:rsidRDefault="0095298C" w:rsidP="0095298C">
          <w:pPr>
            <w:pStyle w:val="9073EB3E6EE34477875EF0F49FBBCC71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2290316980FA417DA95CAB56549DC531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E1D1F66C-0A88-4D72-86B8-8AD5DB9D03AB}"/>
      </w:docPartPr>
      <w:docPartBody>
        <w:p w:rsidR="00D43CF4" w:rsidRDefault="0095298C" w:rsidP="0095298C">
          <w:pPr>
            <w:pStyle w:val="2290316980FA417DA95CAB56549DC531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3DD27A1F1F2C4FDBA71A1AE406E0F51B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96CF892F-5863-45FB-8BC9-C20AFEBCB57C}"/>
      </w:docPartPr>
      <w:docPartBody>
        <w:p w:rsidR="00D43CF4" w:rsidRDefault="0095298C" w:rsidP="0095298C">
          <w:pPr>
            <w:pStyle w:val="3DD27A1F1F2C4FDBA71A1AE406E0F51B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753CD81753A9479FB83C7252C3C6511B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1936E6A-CB97-40D1-8587-5C682CDCE734}"/>
      </w:docPartPr>
      <w:docPartBody>
        <w:p w:rsidR="00D43CF4" w:rsidRDefault="0095298C" w:rsidP="0095298C">
          <w:pPr>
            <w:pStyle w:val="753CD81753A9479FB83C7252C3C6511B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0F199198C1034C09ACCF98797D95D509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57CA08F7-52D8-478C-9532-17CBE531D559}"/>
      </w:docPartPr>
      <w:docPartBody>
        <w:p w:rsidR="00D43CF4" w:rsidRDefault="0095298C" w:rsidP="0095298C">
          <w:pPr>
            <w:pStyle w:val="0F199198C1034C09ACCF98797D95D509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8CD5B5CE9F7B4BFC8FB321797F1BC036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BD4E47FE-1AE7-4C99-BD68-EE83079231BB}"/>
      </w:docPartPr>
      <w:docPartBody>
        <w:p w:rsidR="00D43CF4" w:rsidRDefault="0095298C" w:rsidP="0095298C">
          <w:pPr>
            <w:pStyle w:val="8CD5B5CE9F7B4BFC8FB321797F1BC036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EB1748C7AAC64278B35066F087775B03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860E4A9-36B6-4738-9D13-74066640E79B}"/>
      </w:docPartPr>
      <w:docPartBody>
        <w:p w:rsidR="00D43CF4" w:rsidRDefault="0095298C" w:rsidP="0095298C">
          <w:pPr>
            <w:pStyle w:val="EB1748C7AAC64278B35066F087775B03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E012E5AEF5854EF7B2AAD303FBDE5A7A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B4BDA99D-0963-4FBD-9825-794427AC68AC}"/>
      </w:docPartPr>
      <w:docPartBody>
        <w:p w:rsidR="00D43CF4" w:rsidRDefault="0095298C" w:rsidP="0095298C">
          <w:pPr>
            <w:pStyle w:val="E012E5AEF5854EF7B2AAD303FBDE5A7A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512038B209E543ED8561464D4DC110DA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40A05073-451B-4C8F-BDC2-F2506FE6DE69}"/>
      </w:docPartPr>
      <w:docPartBody>
        <w:p w:rsidR="00D43CF4" w:rsidRDefault="0095298C" w:rsidP="0095298C">
          <w:pPr>
            <w:pStyle w:val="512038B209E543ED8561464D4DC110DA"/>
          </w:pPr>
          <w:r w:rsidRPr="003F17B7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EEA7B06743E04FF8A3351CC9FB97D043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1898706B-492A-4009-A544-C02438403639}"/>
      </w:docPartPr>
      <w:docPartBody>
        <w:p w:rsidR="00D43CF4" w:rsidRDefault="0095298C" w:rsidP="0095298C">
          <w:pPr>
            <w:pStyle w:val="EEA7B06743E04FF8A3351CC9FB97D043"/>
          </w:pPr>
          <w:r w:rsidRPr="00F64A7E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B4DBD2BAC8C6400399477A83CDF4A009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899FC875-7AF2-416A-BB29-9A922CA5159A}"/>
      </w:docPartPr>
      <w:docPartBody>
        <w:p w:rsidR="00D43CF4" w:rsidRDefault="0095298C" w:rsidP="0095298C">
          <w:pPr>
            <w:pStyle w:val="B4DBD2BAC8C6400399477A83CDF4A009"/>
          </w:pPr>
          <w:r w:rsidRPr="003F17B7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C1EBCDF4B18D41D2B8C9F9D07A11A576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F7AA5262-9861-44FE-BD01-C1817ADD3742}"/>
      </w:docPartPr>
      <w:docPartBody>
        <w:p w:rsidR="00D43CF4" w:rsidRDefault="0095298C" w:rsidP="0095298C">
          <w:pPr>
            <w:pStyle w:val="C1EBCDF4B18D41D2B8C9F9D07A11A576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5053E5E16ACD41EB876FED600F3D9E58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7F3F2624-D2CB-4A2D-984F-F74EB10BE865}"/>
      </w:docPartPr>
      <w:docPartBody>
        <w:p w:rsidR="00D43CF4" w:rsidRDefault="0095298C" w:rsidP="0095298C">
          <w:pPr>
            <w:pStyle w:val="5053E5E16ACD41EB876FED600F3D9E58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2A775E5590B74CA2945757C27F5FADD6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9C6B64E3-59F5-4AD4-9151-82E2B32B24C9}"/>
      </w:docPartPr>
      <w:docPartBody>
        <w:p w:rsidR="00D43CF4" w:rsidRDefault="0095298C" w:rsidP="0095298C">
          <w:pPr>
            <w:pStyle w:val="2A775E5590B74CA2945757C27F5FADD6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BA4D26B672484EFCBA6BA8CFC7E6C8EE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2C1938B-80BB-47D3-81C8-E2B891937994}"/>
      </w:docPartPr>
      <w:docPartBody>
        <w:p w:rsidR="00D43CF4" w:rsidRDefault="0095298C" w:rsidP="0095298C">
          <w:pPr>
            <w:pStyle w:val="BA4D26B672484EFCBA6BA8CFC7E6C8EE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1BE07A97CC094669AD89796D11F2F492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741FDF77-C746-48DD-A00E-398C0F00AEE4}"/>
      </w:docPartPr>
      <w:docPartBody>
        <w:p w:rsidR="00D43CF4" w:rsidRDefault="0095298C" w:rsidP="0095298C">
          <w:pPr>
            <w:pStyle w:val="1BE07A97CC094669AD89796D11F2F492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A631D17B0F424F72A889F4E00608720F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1A0667D3-66A4-4302-B3A5-863557A9A6BC}"/>
      </w:docPartPr>
      <w:docPartBody>
        <w:p w:rsidR="00D43CF4" w:rsidRDefault="0095298C" w:rsidP="0095298C">
          <w:pPr>
            <w:pStyle w:val="A631D17B0F424F72A889F4E00608720F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7B030CD62BD24A2687CA9D8102550BED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72C90634-3307-4541-AD8B-D4499E7D7D66}"/>
      </w:docPartPr>
      <w:docPartBody>
        <w:p w:rsidR="00D43CF4" w:rsidRDefault="0095298C" w:rsidP="0095298C">
          <w:pPr>
            <w:pStyle w:val="7B030CD62BD24A2687CA9D8102550BED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867FD4AFEF104ECFB298DA7392EC74A5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75B90D9B-996F-469E-9F45-62B73FD73167}"/>
      </w:docPartPr>
      <w:docPartBody>
        <w:p w:rsidR="00D43CF4" w:rsidRDefault="0095298C" w:rsidP="0095298C">
          <w:pPr>
            <w:pStyle w:val="867FD4AFEF104ECFB298DA7392EC74A5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6A386F698E2444E4867D6AA9F8BD6829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1F29CD78-1D84-418A-855D-6E1C190817D7}"/>
      </w:docPartPr>
      <w:docPartBody>
        <w:p w:rsidR="00D43CF4" w:rsidRDefault="0095298C" w:rsidP="0095298C">
          <w:pPr>
            <w:pStyle w:val="6A386F698E2444E4867D6AA9F8BD6829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6585F87A2A7E49E9B0D75DC3872C99D5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1C9531BE-3A3D-43D8-BF4B-B6599AF3AE93}"/>
      </w:docPartPr>
      <w:docPartBody>
        <w:p w:rsidR="00D43CF4" w:rsidRDefault="0095298C" w:rsidP="0095298C">
          <w:pPr>
            <w:pStyle w:val="6585F87A2A7E49E9B0D75DC3872C99D5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272BA56C4DEE4260B6892988504068E5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5043A5EA-39AE-497A-92ED-60BC3850A355}"/>
      </w:docPartPr>
      <w:docPartBody>
        <w:p w:rsidR="00D43CF4" w:rsidRDefault="0095298C" w:rsidP="0095298C">
          <w:pPr>
            <w:pStyle w:val="272BA56C4DEE4260B6892988504068E5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6165AB9C81D148F4AC87AB4C2A62175A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25AB4D6D-5F96-4960-8BCE-6B29FD3DA328}"/>
      </w:docPartPr>
      <w:docPartBody>
        <w:p w:rsidR="00D43CF4" w:rsidRDefault="0095298C" w:rsidP="0095298C">
          <w:pPr>
            <w:pStyle w:val="6165AB9C81D148F4AC87AB4C2A62175A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5F6A0B3C8EE34138B09477296540689B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082B604B-1FE9-4BEE-81B1-6F9A48279381}"/>
      </w:docPartPr>
      <w:docPartBody>
        <w:p w:rsidR="00D43CF4" w:rsidRDefault="0095298C" w:rsidP="0095298C">
          <w:pPr>
            <w:pStyle w:val="5F6A0B3C8EE34138B09477296540689B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7F20B22CF55E44CAB1092009AE2F3894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1F1BA5C7-27F3-4C25-BC37-49DF63F22D57}"/>
      </w:docPartPr>
      <w:docPartBody>
        <w:p w:rsidR="00D43CF4" w:rsidRDefault="0095298C" w:rsidP="0095298C">
          <w:pPr>
            <w:pStyle w:val="7F20B22CF55E44CAB1092009AE2F3894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D47B79DA9AAA4B429D94E3F78A67820B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4AC21857-1014-48EB-8321-73E453FAB3DE}"/>
      </w:docPartPr>
      <w:docPartBody>
        <w:p w:rsidR="00D43CF4" w:rsidRDefault="0095298C" w:rsidP="0095298C">
          <w:pPr>
            <w:pStyle w:val="D47B79DA9AAA4B429D94E3F78A67820B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EE3849E4B1384EC781DBDB1D46FA1801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9CD3F225-7797-41E3-BF77-86101B160DFA}"/>
      </w:docPartPr>
      <w:docPartBody>
        <w:p w:rsidR="00D43CF4" w:rsidRDefault="0095298C" w:rsidP="0095298C">
          <w:pPr>
            <w:pStyle w:val="EE3849E4B1384EC781DBDB1D46FA1801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7DCF49F7349C472494B6412E3D9FDA74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9EE6B3DF-9349-4666-9F39-C9D9B163B42F}"/>
      </w:docPartPr>
      <w:docPartBody>
        <w:p w:rsidR="00D43CF4" w:rsidRDefault="0095298C" w:rsidP="0095298C">
          <w:pPr>
            <w:pStyle w:val="7DCF49F7349C472494B6412E3D9FDA74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  <w:docPart>
      <w:docPartPr>
        <w:name w:val="2AFBCE86EE47427492F41C6E50936391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78A5DC23-3A59-48FB-91A8-307E23CCCD22}"/>
      </w:docPartPr>
      <w:docPartBody>
        <w:p w:rsidR="00D43CF4" w:rsidRDefault="0095298C" w:rsidP="0095298C">
          <w:pPr>
            <w:pStyle w:val="2AFBCE86EE47427492F41C6E50936391"/>
          </w:pPr>
          <w:r w:rsidRPr="00E759A8">
            <w:rPr>
              <w:rStyle w:val="TextodoEspaoReservado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5298C"/>
    <w:rsid w:val="004B2A16"/>
    <w:rsid w:val="0095298C"/>
    <w:rsid w:val="00A60E30"/>
    <w:rsid w:val="00D43C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pt-BR" w:eastAsia="pt-BR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TextodoEspaoReservado">
    <w:name w:val="Placeholder Text"/>
    <w:uiPriority w:val="99"/>
    <w:semiHidden/>
    <w:rsid w:val="0095298C"/>
    <w:rPr>
      <w:color w:val="808080"/>
    </w:rPr>
  </w:style>
  <w:style w:type="paragraph" w:customStyle="1" w:styleId="C196423B0E83487586C686819410AF65">
    <w:name w:val="C196423B0E83487586C686819410AF65"/>
    <w:rsid w:val="0095298C"/>
  </w:style>
  <w:style w:type="paragraph" w:customStyle="1" w:styleId="CDDE914051E84E8CBC566ECCDBFB61E3">
    <w:name w:val="CDDE914051E84E8CBC566ECCDBFB61E3"/>
    <w:rsid w:val="0095298C"/>
  </w:style>
  <w:style w:type="paragraph" w:customStyle="1" w:styleId="28EA9BBB55294AA89FED63A94606D979">
    <w:name w:val="28EA9BBB55294AA89FED63A94606D979"/>
    <w:rsid w:val="0095298C"/>
  </w:style>
  <w:style w:type="paragraph" w:customStyle="1" w:styleId="02064740081341518EE3C6AD9DC705B8">
    <w:name w:val="02064740081341518EE3C6AD9DC705B8"/>
    <w:rsid w:val="0095298C"/>
  </w:style>
  <w:style w:type="paragraph" w:customStyle="1" w:styleId="15B4FCA3996840E3A479323EC354C196">
    <w:name w:val="15B4FCA3996840E3A479323EC354C196"/>
    <w:rsid w:val="0095298C"/>
  </w:style>
  <w:style w:type="paragraph" w:customStyle="1" w:styleId="6891049E9B304D10849605C20AA88BE5">
    <w:name w:val="6891049E9B304D10849605C20AA88BE5"/>
    <w:rsid w:val="0095298C"/>
  </w:style>
  <w:style w:type="paragraph" w:customStyle="1" w:styleId="BD244A9F14A64FDAAC7711E98D4AF6B0">
    <w:name w:val="BD244A9F14A64FDAAC7711E98D4AF6B0"/>
    <w:rsid w:val="0095298C"/>
  </w:style>
  <w:style w:type="paragraph" w:customStyle="1" w:styleId="1A1BD5508B744F0481F5E795B82F9BDD">
    <w:name w:val="1A1BD5508B744F0481F5E795B82F9BDD"/>
    <w:rsid w:val="0095298C"/>
  </w:style>
  <w:style w:type="paragraph" w:customStyle="1" w:styleId="B5838A42D0A342419CB61129075A42D7">
    <w:name w:val="B5838A42D0A342419CB61129075A42D7"/>
    <w:rsid w:val="0095298C"/>
  </w:style>
  <w:style w:type="paragraph" w:customStyle="1" w:styleId="0DE8DEEA87AF4AF5BCFAF13BA83B2E8A">
    <w:name w:val="0DE8DEEA87AF4AF5BCFAF13BA83B2E8A"/>
    <w:rsid w:val="0095298C"/>
  </w:style>
  <w:style w:type="paragraph" w:customStyle="1" w:styleId="8F060381DB324A8387D84FA5230CF4EB">
    <w:name w:val="8F060381DB324A8387D84FA5230CF4EB"/>
    <w:rsid w:val="0095298C"/>
  </w:style>
  <w:style w:type="paragraph" w:customStyle="1" w:styleId="9073EB3E6EE34477875EF0F49FBBCC71">
    <w:name w:val="9073EB3E6EE34477875EF0F49FBBCC71"/>
    <w:rsid w:val="0095298C"/>
  </w:style>
  <w:style w:type="paragraph" w:customStyle="1" w:styleId="2290316980FA417DA95CAB56549DC531">
    <w:name w:val="2290316980FA417DA95CAB56549DC531"/>
    <w:rsid w:val="0095298C"/>
  </w:style>
  <w:style w:type="paragraph" w:customStyle="1" w:styleId="3DD27A1F1F2C4FDBA71A1AE406E0F51B">
    <w:name w:val="3DD27A1F1F2C4FDBA71A1AE406E0F51B"/>
    <w:rsid w:val="0095298C"/>
  </w:style>
  <w:style w:type="paragraph" w:customStyle="1" w:styleId="753CD81753A9479FB83C7252C3C6511B">
    <w:name w:val="753CD81753A9479FB83C7252C3C6511B"/>
    <w:rsid w:val="0095298C"/>
  </w:style>
  <w:style w:type="paragraph" w:customStyle="1" w:styleId="0F199198C1034C09ACCF98797D95D509">
    <w:name w:val="0F199198C1034C09ACCF98797D95D509"/>
    <w:rsid w:val="0095298C"/>
  </w:style>
  <w:style w:type="paragraph" w:customStyle="1" w:styleId="8CD5B5CE9F7B4BFC8FB321797F1BC036">
    <w:name w:val="8CD5B5CE9F7B4BFC8FB321797F1BC036"/>
    <w:rsid w:val="0095298C"/>
  </w:style>
  <w:style w:type="paragraph" w:customStyle="1" w:styleId="EB1748C7AAC64278B35066F087775B03">
    <w:name w:val="EB1748C7AAC64278B35066F087775B03"/>
    <w:rsid w:val="0095298C"/>
  </w:style>
  <w:style w:type="paragraph" w:customStyle="1" w:styleId="E012E5AEF5854EF7B2AAD303FBDE5A7A">
    <w:name w:val="E012E5AEF5854EF7B2AAD303FBDE5A7A"/>
    <w:rsid w:val="0095298C"/>
  </w:style>
  <w:style w:type="paragraph" w:customStyle="1" w:styleId="512038B209E543ED8561464D4DC110DA">
    <w:name w:val="512038B209E543ED8561464D4DC110DA"/>
    <w:rsid w:val="0095298C"/>
  </w:style>
  <w:style w:type="paragraph" w:customStyle="1" w:styleId="EEA7B06743E04FF8A3351CC9FB97D043">
    <w:name w:val="EEA7B06743E04FF8A3351CC9FB97D043"/>
    <w:rsid w:val="0095298C"/>
  </w:style>
  <w:style w:type="paragraph" w:customStyle="1" w:styleId="B4DBD2BAC8C6400399477A83CDF4A009">
    <w:name w:val="B4DBD2BAC8C6400399477A83CDF4A009"/>
    <w:rsid w:val="0095298C"/>
  </w:style>
  <w:style w:type="paragraph" w:customStyle="1" w:styleId="C1EBCDF4B18D41D2B8C9F9D07A11A576">
    <w:name w:val="C1EBCDF4B18D41D2B8C9F9D07A11A576"/>
    <w:rsid w:val="0095298C"/>
  </w:style>
  <w:style w:type="paragraph" w:customStyle="1" w:styleId="5053E5E16ACD41EB876FED600F3D9E58">
    <w:name w:val="5053E5E16ACD41EB876FED600F3D9E58"/>
    <w:rsid w:val="0095298C"/>
  </w:style>
  <w:style w:type="paragraph" w:customStyle="1" w:styleId="2A775E5590B74CA2945757C27F5FADD6">
    <w:name w:val="2A775E5590B74CA2945757C27F5FADD6"/>
    <w:rsid w:val="0095298C"/>
  </w:style>
  <w:style w:type="paragraph" w:customStyle="1" w:styleId="BA4D26B672484EFCBA6BA8CFC7E6C8EE">
    <w:name w:val="BA4D26B672484EFCBA6BA8CFC7E6C8EE"/>
    <w:rsid w:val="0095298C"/>
  </w:style>
  <w:style w:type="paragraph" w:customStyle="1" w:styleId="1BE07A97CC094669AD89796D11F2F492">
    <w:name w:val="1BE07A97CC094669AD89796D11F2F492"/>
    <w:rsid w:val="0095298C"/>
  </w:style>
  <w:style w:type="paragraph" w:customStyle="1" w:styleId="A631D17B0F424F72A889F4E00608720F">
    <w:name w:val="A631D17B0F424F72A889F4E00608720F"/>
    <w:rsid w:val="0095298C"/>
  </w:style>
  <w:style w:type="paragraph" w:customStyle="1" w:styleId="7B030CD62BD24A2687CA9D8102550BED">
    <w:name w:val="7B030CD62BD24A2687CA9D8102550BED"/>
    <w:rsid w:val="0095298C"/>
  </w:style>
  <w:style w:type="paragraph" w:customStyle="1" w:styleId="867FD4AFEF104ECFB298DA7392EC74A5">
    <w:name w:val="867FD4AFEF104ECFB298DA7392EC74A5"/>
    <w:rsid w:val="0095298C"/>
  </w:style>
  <w:style w:type="paragraph" w:customStyle="1" w:styleId="6A386F698E2444E4867D6AA9F8BD6829">
    <w:name w:val="6A386F698E2444E4867D6AA9F8BD6829"/>
    <w:rsid w:val="0095298C"/>
  </w:style>
  <w:style w:type="paragraph" w:customStyle="1" w:styleId="6585F87A2A7E49E9B0D75DC3872C99D5">
    <w:name w:val="6585F87A2A7E49E9B0D75DC3872C99D5"/>
    <w:rsid w:val="0095298C"/>
  </w:style>
  <w:style w:type="paragraph" w:customStyle="1" w:styleId="272BA56C4DEE4260B6892988504068E5">
    <w:name w:val="272BA56C4DEE4260B6892988504068E5"/>
    <w:rsid w:val="0095298C"/>
  </w:style>
  <w:style w:type="paragraph" w:customStyle="1" w:styleId="6165AB9C81D148F4AC87AB4C2A62175A">
    <w:name w:val="6165AB9C81D148F4AC87AB4C2A62175A"/>
    <w:rsid w:val="0095298C"/>
  </w:style>
  <w:style w:type="paragraph" w:customStyle="1" w:styleId="5F6A0B3C8EE34138B09477296540689B">
    <w:name w:val="5F6A0B3C8EE34138B09477296540689B"/>
    <w:rsid w:val="0095298C"/>
  </w:style>
  <w:style w:type="paragraph" w:customStyle="1" w:styleId="7F20B22CF55E44CAB1092009AE2F3894">
    <w:name w:val="7F20B22CF55E44CAB1092009AE2F3894"/>
    <w:rsid w:val="0095298C"/>
  </w:style>
  <w:style w:type="paragraph" w:customStyle="1" w:styleId="D47B79DA9AAA4B429D94E3F78A67820B">
    <w:name w:val="D47B79DA9AAA4B429D94E3F78A67820B"/>
    <w:rsid w:val="0095298C"/>
  </w:style>
  <w:style w:type="paragraph" w:customStyle="1" w:styleId="EE3849E4B1384EC781DBDB1D46FA1801">
    <w:name w:val="EE3849E4B1384EC781DBDB1D46FA1801"/>
    <w:rsid w:val="0095298C"/>
  </w:style>
  <w:style w:type="paragraph" w:customStyle="1" w:styleId="7DCF49F7349C472494B6412E3D9FDA74">
    <w:name w:val="7DCF49F7349C472494B6412E3D9FDA74"/>
    <w:rsid w:val="0095298C"/>
  </w:style>
  <w:style w:type="paragraph" w:customStyle="1" w:styleId="2AFBCE86EE47427492F41C6E50936391">
    <w:name w:val="2AFBCE86EE47427492F41C6E50936391"/>
    <w:rsid w:val="0095298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BCF593-7C0D-4F36-86BD-52121F2D0C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2</Pages>
  <Words>3018</Words>
  <Characters>16301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honatan Bianchi</dc:creator>
  <cp:keywords/>
  <dc:description/>
  <cp:lastModifiedBy>Jhonatan Bianchi</cp:lastModifiedBy>
  <cp:revision>5</cp:revision>
  <dcterms:created xsi:type="dcterms:W3CDTF">2022-06-03T21:01:00Z</dcterms:created>
  <dcterms:modified xsi:type="dcterms:W3CDTF">2023-06-26T2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food-research-international</vt:lpwstr>
  </property>
  <property fmtid="{D5CDD505-2E9C-101B-9397-08002B2CF9AE}" pid="13" name="Mendeley Recent Style Name 5_1">
    <vt:lpwstr>Food Research International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77ba187-f21d-353e-afca-b77b1b09ff6d</vt:lpwstr>
  </property>
  <property fmtid="{D5CDD505-2E9C-101B-9397-08002B2CF9AE}" pid="24" name="Mendeley Citation Style_1">
    <vt:lpwstr>http://www.zotero.org/styles/food-research-international</vt:lpwstr>
  </property>
</Properties>
</file>